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4E5686F" w14:textId="1C11028B" w:rsidR="00372D38" w:rsidRPr="00BE66D2" w:rsidRDefault="00372D38" w:rsidP="00EF56F2">
      <w:pPr>
        <w:spacing w:line="280" w:lineRule="atLeast"/>
        <w:ind w:left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E66D2">
        <w:rPr>
          <w:rFonts w:ascii="Times New Roman" w:eastAsia="SimSun" w:hAnsi="Times New Roman" w:cs="Times New Roman"/>
          <w:b/>
          <w:sz w:val="24"/>
          <w:szCs w:val="24"/>
          <w:lang w:val="en-US"/>
        </w:rPr>
        <w:t>Supplementary Material</w:t>
      </w:r>
    </w:p>
    <w:p w14:paraId="2DA5AFA7" w14:textId="70E800D3" w:rsidR="005831DD" w:rsidRPr="00BE66D2" w:rsidRDefault="005831DD" w:rsidP="00BE66D2">
      <w:pPr>
        <w:spacing w:line="480" w:lineRule="auto"/>
        <w:ind w:left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E66D2">
        <w:rPr>
          <w:rFonts w:ascii="Times New Roman" w:hAnsi="Times New Roman" w:cs="Times New Roman"/>
          <w:b/>
          <w:sz w:val="24"/>
          <w:szCs w:val="24"/>
          <w:lang w:val="en-US"/>
        </w:rPr>
        <w:t xml:space="preserve">Transparency and Open Science </w:t>
      </w:r>
      <w:r w:rsidR="001249B2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BE66D2">
        <w:rPr>
          <w:rFonts w:ascii="Times New Roman" w:hAnsi="Times New Roman" w:cs="Times New Roman"/>
          <w:b/>
          <w:sz w:val="24"/>
          <w:szCs w:val="24"/>
          <w:lang w:val="en-US"/>
        </w:rPr>
        <w:t>tatements</w:t>
      </w:r>
    </w:p>
    <w:p w14:paraId="5F2EE43B" w14:textId="77777777" w:rsidR="00D36205" w:rsidRDefault="00D36205" w:rsidP="00BE66D2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  <w:lang w:val="en-US"/>
        </w:rPr>
        <w:sectPr w:rsidR="00D36205" w:rsidSect="002A01C7">
          <w:footerReference w:type="default" r:id="rId7"/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7489E046" w14:textId="33D5EF3A" w:rsidR="00D36205" w:rsidRDefault="00D36205" w:rsidP="00BE66D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="005831DD" w:rsidRPr="00BE66D2">
        <w:rPr>
          <w:rFonts w:ascii="Times New Roman" w:hAnsi="Times New Roman" w:cs="Times New Roman"/>
          <w:i/>
          <w:sz w:val="24"/>
          <w:szCs w:val="24"/>
          <w:lang w:val="en-US"/>
        </w:rPr>
        <w:t>Preregistration statement.</w:t>
      </w:r>
      <w:r w:rsidR="005831DD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1E79CE" w:rsidRPr="00BE66D2">
        <w:rPr>
          <w:rFonts w:ascii="Times New Roman" w:hAnsi="Times New Roman" w:cs="Times New Roman"/>
          <w:sz w:val="24"/>
          <w:szCs w:val="24"/>
          <w:lang w:val="en-US"/>
        </w:rPr>
        <w:t>hypothes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E79CE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5831DD" w:rsidRPr="00BE66D2">
        <w:rPr>
          <w:rFonts w:ascii="Times New Roman" w:hAnsi="Times New Roman" w:cs="Times New Roman"/>
          <w:sz w:val="24"/>
          <w:szCs w:val="24"/>
          <w:lang w:val="en-US"/>
        </w:rPr>
        <w:t>in thi</w:t>
      </w:r>
      <w:r w:rsidR="007A0CEA">
        <w:rPr>
          <w:rFonts w:ascii="Times New Roman" w:hAnsi="Times New Roman" w:cs="Times New Roman"/>
          <w:sz w:val="24"/>
          <w:szCs w:val="24"/>
          <w:lang w:val="en-US"/>
        </w:rPr>
        <w:t>s paper were not preregistered.</w:t>
      </w:r>
    </w:p>
    <w:p w14:paraId="51ED6E14" w14:textId="3147621B" w:rsidR="005831DD" w:rsidRPr="00BE66D2" w:rsidRDefault="00D36205" w:rsidP="00BE66D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5831DD" w:rsidRPr="00BE66D2">
        <w:rPr>
          <w:rFonts w:ascii="Times New Roman" w:hAnsi="Times New Roman" w:cs="Times New Roman"/>
          <w:i/>
          <w:sz w:val="24"/>
          <w:szCs w:val="24"/>
          <w:lang w:val="en-US"/>
        </w:rPr>
        <w:t>Sampling statement.</w:t>
      </w:r>
      <w:r w:rsidR="005831DD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371B6" w:rsidRPr="00BE66D2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249B2">
        <w:rPr>
          <w:rFonts w:ascii="Times New Roman" w:hAnsi="Times New Roman" w:cs="Times New Roman"/>
          <w:sz w:val="24"/>
          <w:szCs w:val="24"/>
          <w:lang w:val="en-US"/>
        </w:rPr>
        <w:t xml:space="preserve"> link</w:t>
      </w:r>
      <w:r w:rsidR="004A252D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US"/>
        </w:rPr>
        <w:t xml:space="preserve"> below provides a table that shows</w:t>
      </w:r>
      <w:r w:rsidR="007A0CE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04523" w:rsidRPr="00BE66D2">
        <w:rPr>
          <w:rFonts w:ascii="Times New Roman" w:hAnsi="Times New Roman" w:cs="Times New Roman"/>
          <w:sz w:val="24"/>
          <w:szCs w:val="24"/>
          <w:lang w:val="en-US"/>
        </w:rPr>
        <w:t>which combination of response</w:t>
      </w:r>
      <w:r w:rsidR="00FA42EF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s on </w:t>
      </w:r>
      <w:r w:rsidR="00D77010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The Life </w:t>
      </w:r>
      <w:r w:rsidR="00F04523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>history Calendar</w:t>
      </w:r>
      <w:r w:rsid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and</w:t>
      </w:r>
      <w:r w:rsidR="00710839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the</w:t>
      </w:r>
      <w:r w:rsidR="00F04523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separate question on participants</w:t>
      </w:r>
      <w:r w:rsidR="001E79CE">
        <w:rPr>
          <w:rFonts w:ascii="Times New Roman" w:eastAsia="SimSun" w:hAnsi="Times New Roman" w:cs="Times New Roman"/>
          <w:sz w:val="24"/>
          <w:szCs w:val="24"/>
          <w:lang w:val="en-US"/>
        </w:rPr>
        <w:t>’</w:t>
      </w:r>
      <w:r w:rsidR="00F04523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attendance in educational programs at Time 3</w:t>
      </w:r>
      <w:r w:rsidR="00FA42EF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would lead to assignment to either the transition group, the semi-transition group or the non-transition group.  </w:t>
      </w:r>
      <w:r w:rsidR="004A252D">
        <w:rPr>
          <w:rFonts w:ascii="Times New Roman" w:hAnsi="Times New Roman" w:cs="Times New Roman"/>
          <w:sz w:val="24"/>
          <w:szCs w:val="24"/>
          <w:lang w:val="en-US"/>
        </w:rPr>
        <w:t>Link:</w:t>
      </w:r>
      <w:r w:rsidR="001249B2">
        <w:rPr>
          <w:rStyle w:val="Hyperlink"/>
          <w:rFonts w:ascii="Times New Roman" w:hAnsi="Times New Roman" w:cs="Times New Roman"/>
          <w:sz w:val="24"/>
          <w:szCs w:val="24"/>
          <w:lang w:val="en-US"/>
        </w:rPr>
        <w:t xml:space="preserve"> </w:t>
      </w:r>
      <w:hyperlink r:id="rId8" w:history="1">
        <w:r w:rsidR="001249B2" w:rsidRPr="006606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osf.io/5vk3n/?view_only=85823f9e3c1a4a79bea638d13a01df35</w:t>
        </w:r>
      </w:hyperlink>
      <w:r w:rsidR="00E446C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A252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90B42B8" w14:textId="765D1C25" w:rsidR="00BE66D2" w:rsidRPr="00BE66D2" w:rsidRDefault="00D36205" w:rsidP="00BE66D2">
      <w:pPr>
        <w:spacing w:line="48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="00FA42EF" w:rsidRPr="00BE66D2">
        <w:rPr>
          <w:rFonts w:ascii="Times New Roman" w:hAnsi="Times New Roman" w:cs="Times New Roman"/>
          <w:i/>
          <w:sz w:val="24"/>
          <w:szCs w:val="24"/>
          <w:lang w:val="en-US"/>
        </w:rPr>
        <w:t xml:space="preserve">Open material statement. </w:t>
      </w:r>
      <w:r w:rsidR="00FA42EF" w:rsidRPr="00BE66D2">
        <w:rPr>
          <w:rFonts w:ascii="Times New Roman" w:hAnsi="Times New Roman" w:cs="Times New Roman"/>
          <w:sz w:val="24"/>
          <w:szCs w:val="24"/>
          <w:lang w:val="en-US"/>
        </w:rPr>
        <w:t>The data used in this p</w:t>
      </w:r>
      <w:r w:rsidR="00E371B6" w:rsidRPr="00BE66D2">
        <w:rPr>
          <w:rFonts w:ascii="Times New Roman" w:hAnsi="Times New Roman" w:cs="Times New Roman"/>
          <w:sz w:val="24"/>
          <w:szCs w:val="24"/>
          <w:lang w:val="en-US"/>
        </w:rPr>
        <w:t>aper comes from a large dataset</w:t>
      </w:r>
      <w:r w:rsidR="00FA42EF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on </w:t>
      </w:r>
      <w:proofErr w:type="spellStart"/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>CONflict</w:t>
      </w:r>
      <w:proofErr w:type="spellEnd"/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And Managem</w:t>
      </w:r>
      <w:r w:rsidR="00A9471A">
        <w:rPr>
          <w:rFonts w:ascii="Times New Roman" w:eastAsia="SimSun" w:hAnsi="Times New Roman" w:cs="Times New Roman"/>
          <w:sz w:val="24"/>
          <w:szCs w:val="24"/>
          <w:lang w:val="en-US"/>
        </w:rPr>
        <w:t>ent Of Relationships (CONAMORE;</w: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begin"/>
      </w:r>
      <w:r w:rsidR="00710839">
        <w:rPr>
          <w:rFonts w:ascii="Times New Roman" w:eastAsia="SimSun" w:hAnsi="Times New Roman" w:cs="Times New Roman"/>
          <w:sz w:val="24"/>
          <w:szCs w:val="24"/>
          <w:lang w:val="en-US"/>
        </w:rPr>
        <w:instrText xml:space="preserve"> ADDIN EN.CITE &lt;EndNote&gt;&lt;Cite&gt;&lt;Author&gt;Meeus&lt;/Author&gt;&lt;Year&gt;2006&lt;/Year&gt;&lt;RecNum&gt;26&lt;/RecNum&gt;&lt;DisplayText&gt;(Meeus et al., 2006)&lt;/DisplayText&gt;&lt;record&gt;&lt;rec-number&gt;26&lt;/rec-number&gt;&lt;foreign-keys&gt;&lt;key app="EN" db-id="px9zapzfbfpp9feapw1p020ataepap0xepfp" timestamp="1420624554"&gt;26&lt;/key&gt;&lt;/foreign-keys&gt;&lt;ref-type name="Unpublished Work"&gt;34&lt;/ref-type&gt;&lt;contributors&gt;&lt;authors&gt;&lt;author&gt;Meeus, W. H. J.&lt;/author&gt;&lt;author&gt;Akse, J.&lt;/author&gt;&lt;author&gt;Branje, S. J. T.&lt;/author&gt;&lt;author&gt;Ter Bogt, T. F. M.&lt;/author&gt;&lt;author&gt;Crommelin, P. M.&lt;/author&gt;&lt;author&gt;Delsing, M. J. M. H.&lt;/author&gt;&lt;author&gt;et al., &lt;/author&gt;&lt;/authors&gt;&lt;/contributors&gt;&lt;titles&gt;&lt;title&gt;Codebook of the research project conflict and management of relationships (CONAMORE)&lt;/title&gt;&lt;secondary-title&gt;Utrecht University, The Netherlands.&lt;/secondary-title&gt;&lt;/titles&gt;&lt;periodical&gt;&lt;full-title&gt;Utrecht University, The Netherlands.&lt;/full-title&gt;&lt;/periodical&gt;&lt;dates&gt;&lt;year&gt;2006&lt;/year&gt;&lt;/dates&gt;&lt;work-type&gt;Unpublished manuscript&lt;/work-type&gt;&lt;urls&gt;&lt;/urls&gt;&lt;/record&gt;&lt;/Cite&gt;&lt;/EndNote&gt;</w:instrTex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separate"/>
      </w:r>
      <w:r w:rsidR="00FA42EF" w:rsidRPr="00A9471A">
        <w:rPr>
          <w:rFonts w:ascii="Times New Roman" w:eastAsia="SimSun" w:hAnsi="Times New Roman" w:cs="Times New Roman"/>
          <w:noProof/>
          <w:color w:val="FFFFFF" w:themeColor="background1"/>
          <w:sz w:val="24"/>
          <w:szCs w:val="24"/>
          <w:lang w:val="en-US"/>
        </w:rPr>
        <w:t>(</w:t>
      </w:r>
      <w:r w:rsidR="00FA42EF" w:rsidRPr="00BE66D2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Meeus et al., 2006)</w: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end"/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. This dataset </w:t>
      </w:r>
      <w:r w:rsidR="00B724E4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>appears in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many papers. The</w: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pap</w:t>
      </w:r>
      <w:r w:rsidR="002F670D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ers 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from 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begin"/>
      </w:r>
      <w:r w:rsidR="0028127A">
        <w:rPr>
          <w:rFonts w:ascii="Times New Roman" w:eastAsia="SimSun" w:hAnsi="Times New Roman" w:cs="Times New Roman"/>
          <w:sz w:val="24"/>
          <w:szCs w:val="24"/>
          <w:lang w:val="en-US"/>
        </w:rPr>
        <w:instrText xml:space="preserve"> ADDIN EN.CITE &lt;EndNote&gt;&lt;Cite AuthorYear="1"&gt;&lt;Author&gt;Klimstra&lt;/Author&gt;&lt;Year&gt;2010&lt;/Year&gt;&lt;RecNum&gt;47&lt;/RecNum&gt;&lt;DisplayText&gt;Klimstra, Akse, Hale III, Raaijmakers, and Meeus (2010)&lt;/DisplayText&gt;&lt;record&gt;&lt;rec-number&gt;47&lt;/rec-number&gt;&lt;foreign-keys&gt;&lt;key app="EN" db-id="px9zapzfbfpp9feapw1p020ataepap0xepfp" timestamp="1421416388"&gt;47&lt;/key&gt;&lt;/foreign-keys&gt;&lt;ref-type name="Journal Article"&gt;17&lt;/ref-type&gt;&lt;contributors&gt;&lt;authors&gt;&lt;author&gt;Klimstra, T. A.&lt;/author&gt;&lt;author&gt;Akse, J.&lt;/author&gt;&lt;author&gt;Hale III, W. W.&lt;/author&gt;&lt;author&gt;Raaijmakers, Q. A. W.&lt;/author&gt;&lt;author&gt;Meeus, W. H. J.&lt;/author&gt;&lt;/authors&gt;&lt;/contributors&gt;&lt;titles&gt;&lt;title&gt;Longitudinal associations between personality traits and problem behavior symptoms in adolescence&lt;/title&gt;&lt;secondary-title&gt;Journal of Research in Personality&lt;/secondary-title&gt;&lt;/titles&gt;&lt;periodical&gt;&lt;full-title&gt;Journal of Research in Personality&lt;/full-title&gt;&lt;abbr-1&gt;J. Res. Pers.&lt;/abbr-1&gt;&lt;/periodical&gt;&lt;pages&gt;273-284&lt;/pages&gt;&lt;volume&gt;44&lt;/volume&gt;&lt;keywords&gt;&lt;keyword&gt;Five-factor model&lt;/keyword&gt;&lt;keyword&gt;Personality&lt;/keyword&gt;&lt;keyword&gt;Internalizing problem behavior&lt;/keyword&gt;&lt;keyword&gt;Externalizing problem behavior&lt;/keyword&gt;&lt;keyword&gt;Longitudinal&lt;/keyword&gt;&lt;/keywords&gt;&lt;dates&gt;&lt;year&gt;2010&lt;/year&gt;&lt;pub-dates&gt;&lt;date&gt;4//&lt;/date&gt;&lt;/pub-dates&gt;&lt;/dates&gt;&lt;isbn&gt;0092-6566&lt;/isbn&gt;&lt;urls&gt;&lt;/urls&gt;&lt;electronic-resource-num&gt;10.1016/j.jrp.2010.02.004&lt;/electronic-resource-num&gt;&lt;/record&gt;&lt;/Cite&gt;&lt;/EndNote&gt;</w:instrTex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separate"/>
      </w:r>
      <w:r w:rsidR="0028127A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Klimstra, Akse, Hale III, Raaijmakers, and Meeus (2010)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end"/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, 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begin"/>
      </w:r>
      <w:r w:rsidR="0028127A">
        <w:rPr>
          <w:rFonts w:ascii="Times New Roman" w:eastAsia="SimSun" w:hAnsi="Times New Roman" w:cs="Times New Roman"/>
          <w:sz w:val="24"/>
          <w:szCs w:val="24"/>
          <w:lang w:val="en-US"/>
        </w:rPr>
        <w:instrText xml:space="preserve"> ADDIN EN.CITE &lt;EndNote&gt;&lt;Cite AuthorYear="1"&gt;&lt;Author&gt;Klimstra&lt;/Author&gt;&lt;Year&gt;2009&lt;/Year&gt;&lt;RecNum&gt;11&lt;/RecNum&gt;&lt;DisplayText&gt;Klimstra, Hale III, Raaijmakers, Branje, and Meeus (2009)&lt;/DisplayText&gt;&lt;record&gt;&lt;rec-number&gt;11&lt;/rec-number&gt;&lt;foreign-keys&gt;&lt;key app="EN" db-id="px9zapzfbfpp9feapw1p020ataepap0xepfp" timestamp="1416919521"&gt;11&lt;/key&gt;&lt;/foreign-keys&gt;&lt;ref-type name="Journal Article"&gt;17&lt;/ref-type&gt;&lt;contributors&gt;&lt;authors&gt;&lt;author&gt;Klimstra, T. A.&lt;/author&gt;&lt;author&gt;Hale III, W. W.&lt;/author&gt;&lt;author&gt;Raaijmakers, A. W.&lt;/author&gt;&lt;author&gt;Branje, S. J. T.&lt;/author&gt;&lt;author&gt;Meeus, W. H. J.&lt;/author&gt;&lt;/authors&gt;&lt;/contributors&gt;&lt;titles&gt;&lt;title&gt;Maturation of Personality in Adolescence&lt;/title&gt;&lt;secondary-title&gt;Journal of Personality and Social Psychology&lt;/secondary-title&gt;&lt;/titles&gt;&lt;periodical&gt;&lt;full-title&gt;Journal of Personality and Social Psychology&lt;/full-title&gt;&lt;abbr-1&gt;J. Pers. Soc. Psychol.&lt;/abbr-1&gt;&lt;/periodical&gt;&lt;pages&gt;898-912&lt;/pages&gt;&lt;volume&gt;96&lt;/volume&gt;&lt;number&gt;4&lt;/number&gt;&lt;dates&gt;&lt;year&gt;2009&lt;/year&gt;&lt;/dates&gt;&lt;isbn&gt;0022-3514&lt;/isbn&gt;&lt;urls&gt;&lt;/urls&gt;&lt;electronic-resource-num&gt;10.1037/a0014746&lt;/electronic-resource-num&gt;&lt;remote-database-name&gt;/z-wcorg/&lt;/remote-database-name&gt;&lt;remote-database-provider&gt;http://worldcat.org&lt;/remote-database-provider&gt;&lt;language&gt;eng&lt;/language&gt;&lt;/record&gt;&lt;/Cite&gt;&lt;/EndNote&gt;</w:instrTex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separate"/>
      </w:r>
      <w:r w:rsidR="00E371B6" w:rsidRPr="00BE66D2">
        <w:rPr>
          <w:rFonts w:ascii="Times New Roman" w:eastAsia="SimSun" w:hAnsi="Times New Roman" w:cs="Times New Roman"/>
          <w:noProof/>
          <w:sz w:val="24"/>
          <w:szCs w:val="24"/>
          <w:lang w:val="en-US"/>
        </w:rPr>
        <w:t>Klimstra, Hale III, Raaijmakers, Branje, and Meeus (2009)</w:t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fldChar w:fldCharType="end"/>
      </w:r>
      <w:r w:rsidR="00E371B6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="00B724E4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are </w:t>
      </w:r>
      <w:r w:rsidR="002F670D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>most similar</w: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to the research questions and variable</w:t>
      </w:r>
      <w:r w:rsidR="001E79CE">
        <w:rPr>
          <w:rFonts w:ascii="Times New Roman" w:eastAsia="SimSun" w:hAnsi="Times New Roman" w:cs="Times New Roman"/>
          <w:sz w:val="24"/>
          <w:szCs w:val="24"/>
          <w:lang w:val="en-US"/>
        </w:rPr>
        <w:t>s</w:t>
      </w:r>
      <w:r w:rsidR="00FA42EF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used in the current paper</w:t>
      </w:r>
      <w:r w:rsidR="00BE66D2" w:rsidRPr="00BE66D2">
        <w:rPr>
          <w:rFonts w:ascii="Times New Roman" w:eastAsia="SimSun" w:hAnsi="Times New Roman" w:cs="Times New Roman"/>
          <w:sz w:val="24"/>
          <w:szCs w:val="24"/>
          <w:lang w:val="en-US"/>
        </w:rPr>
        <w:t>.</w:t>
      </w:r>
    </w:p>
    <w:p w14:paraId="7A8D2643" w14:textId="7E19112E" w:rsidR="00E04C44" w:rsidRPr="00BE66D2" w:rsidRDefault="00D36205" w:rsidP="00BE66D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="00B864A9" w:rsidRPr="00BE66D2">
        <w:rPr>
          <w:rFonts w:ascii="Times New Roman" w:hAnsi="Times New Roman" w:cs="Times New Roman"/>
          <w:i/>
          <w:sz w:val="24"/>
          <w:szCs w:val="24"/>
          <w:lang w:val="en-US"/>
        </w:rPr>
        <w:t>Open data statement.</w:t>
      </w:r>
      <w:r w:rsidR="00B864A9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The data is available on request</w:t>
      </w:r>
      <w:r w:rsidR="008C1290">
        <w:rPr>
          <w:rFonts w:ascii="Times New Roman" w:hAnsi="Times New Roman" w:cs="Times New Roman"/>
          <w:sz w:val="24"/>
          <w:szCs w:val="24"/>
          <w:lang w:val="en-US"/>
        </w:rPr>
        <w:t xml:space="preserve"> by the c</w:t>
      </w:r>
      <w:r w:rsidR="008C1290" w:rsidRPr="00462900">
        <w:rPr>
          <w:rFonts w:ascii="Times New Roman" w:hAnsi="Times New Roman" w:cs="Times New Roman"/>
          <w:sz w:val="24"/>
          <w:szCs w:val="24"/>
          <w:lang w:val="en-US"/>
        </w:rPr>
        <w:t>orrespond</w:t>
      </w:r>
      <w:r w:rsidR="008C1290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8C1290" w:rsidRPr="00462900">
        <w:rPr>
          <w:rFonts w:ascii="Times New Roman" w:hAnsi="Times New Roman" w:cs="Times New Roman"/>
          <w:sz w:val="24"/>
          <w:szCs w:val="24"/>
          <w:lang w:val="en-US"/>
        </w:rPr>
        <w:t xml:space="preserve"> author</w:t>
      </w:r>
      <w:r w:rsidR="00B864A9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. The dataset is not openly accessible to </w:t>
      </w:r>
      <w:r w:rsidR="00BE66D2">
        <w:rPr>
          <w:rFonts w:ascii="Times New Roman" w:hAnsi="Times New Roman" w:cs="Times New Roman"/>
          <w:sz w:val="24"/>
          <w:szCs w:val="24"/>
          <w:lang w:val="en-US"/>
        </w:rPr>
        <w:t>reduce the risk of</w:t>
      </w:r>
      <w:r w:rsidR="00E04C44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double</w:t>
      </w:r>
      <w:r w:rsidR="00B864A9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publish</w:t>
      </w:r>
      <w:r w:rsidR="00E04C44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ing of the data. </w:t>
      </w:r>
    </w:p>
    <w:p w14:paraId="73EB275F" w14:textId="6334A5A6" w:rsidR="001249B2" w:rsidRDefault="00D36205" w:rsidP="001249B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ab/>
      </w:r>
      <w:r w:rsidR="00E04C44" w:rsidRPr="00BE66D2">
        <w:rPr>
          <w:rFonts w:ascii="Times New Roman" w:hAnsi="Times New Roman" w:cs="Times New Roman"/>
          <w:i/>
          <w:sz w:val="24"/>
          <w:szCs w:val="24"/>
          <w:lang w:val="en-US"/>
        </w:rPr>
        <w:t>Reproducible script statement.</w:t>
      </w:r>
      <w:r w:rsidR="00E04C44" w:rsidRPr="00BE66D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249B2">
        <w:rPr>
          <w:rFonts w:ascii="Times New Roman" w:hAnsi="Times New Roman" w:cs="Times New Roman"/>
          <w:sz w:val="24"/>
          <w:szCs w:val="24"/>
          <w:lang w:val="en-US"/>
        </w:rPr>
        <w:t xml:space="preserve">All output files for this study </w:t>
      </w:r>
      <w:proofErr w:type="gramStart"/>
      <w:r w:rsidR="001249B2">
        <w:rPr>
          <w:rFonts w:ascii="Times New Roman" w:hAnsi="Times New Roman" w:cs="Times New Roman"/>
          <w:sz w:val="24"/>
          <w:szCs w:val="24"/>
          <w:lang w:val="en-US"/>
        </w:rPr>
        <w:t>can be found</w:t>
      </w:r>
      <w:proofErr w:type="gramEnd"/>
      <w:r w:rsidR="001249B2">
        <w:rPr>
          <w:rFonts w:ascii="Times New Roman" w:hAnsi="Times New Roman" w:cs="Times New Roman"/>
          <w:sz w:val="24"/>
          <w:szCs w:val="24"/>
          <w:lang w:val="en-US"/>
        </w:rPr>
        <w:t xml:space="preserve"> on the website of Open Science Framework with the following link: </w:t>
      </w:r>
      <w:hyperlink r:id="rId9" w:history="1">
        <w:r w:rsidR="001249B2" w:rsidRPr="006606FE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osf.io/5vk3n/?view_only=85823f9e3c1a4a79bea638d13a01df35</w:t>
        </w:r>
      </w:hyperlink>
      <w:r w:rsidR="001249B2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C188A50" w14:textId="547CB0A3" w:rsidR="00420064" w:rsidRPr="00420064" w:rsidRDefault="001E79CE" w:rsidP="00D36205">
      <w:pPr>
        <w:spacing w:line="480" w:lineRule="auto"/>
        <w:ind w:left="708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reliminary</w:t>
      </w:r>
      <w:r w:rsidR="00420064" w:rsidRPr="00420064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aly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e</w:t>
      </w:r>
      <w:r w:rsidR="00420064" w:rsidRPr="00420064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14:paraId="6D4B7153" w14:textId="228145F8" w:rsidR="00420064" w:rsidRDefault="00420064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lastRenderedPageBreak/>
        <w:t>Control</w:t>
      </w:r>
      <w:r w:rsidRPr="00420064">
        <w:rPr>
          <w:rFonts w:ascii="Times New Roman" w:hAnsi="Times New Roman" w:cs="Times New Roman"/>
          <w:i/>
          <w:sz w:val="24"/>
          <w:szCs w:val="24"/>
          <w:lang w:val="en-US"/>
        </w:rPr>
        <w:t xml:space="preserve"> for covariat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249B2" w:rsidRPr="003B5330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We selected cohort, age, sex, ethnicity, religion, and </w:t>
      </w:r>
      <w:r w:rsidR="001249B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the </w:t>
      </w:r>
      <w:r w:rsidR="001249B2" w:rsidRPr="003B5330">
        <w:rPr>
          <w:rFonts w:ascii="Times New Roman" w:eastAsia="SimSun" w:hAnsi="Times New Roman" w:cs="Times New Roman"/>
          <w:sz w:val="24"/>
          <w:szCs w:val="24"/>
          <w:lang w:val="en-US"/>
        </w:rPr>
        <w:t>educational level of the participant, their fathers, and their mothers as possible confounding variables.</w:t>
      </w:r>
      <w:r w:rsidR="001249B2">
        <w:rPr>
          <w:rFonts w:ascii="Times New Roman" w:eastAsia="SimSun" w:hAnsi="Times New Roman" w:cs="Times New Roman"/>
          <w:sz w:val="24"/>
          <w:szCs w:val="24"/>
          <w:lang w:val="en-US"/>
        </w:rPr>
        <w:t xml:space="preserve">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We conducted chi-square tests of independence to examine whether there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s a significant difference between the different transition groups 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>on cohort,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educational leve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>
        <w:rPr>
          <w:rFonts w:ascii="Times New Roman" w:hAnsi="Times New Roman" w:cs="Times New Roman"/>
          <w:sz w:val="24"/>
          <w:szCs w:val="24"/>
          <w:lang w:val="en-US"/>
        </w:rPr>
        <w:t>participant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, ethnicity, religion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nd educational level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 xml:space="preserve"> of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rents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. Th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analys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s revealed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there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significant difference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between the groups for cohort (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3</w:t>
      </w:r>
      <w:proofErr w:type="gramStart"/>
      <w:r w:rsidRPr="00366699">
        <w:rPr>
          <w:rFonts w:ascii="Times New Roman" w:hAnsi="Times New Roman" w:cs="Times New Roman"/>
          <w:sz w:val="24"/>
          <w:szCs w:val="24"/>
          <w:lang w:val="en-US"/>
        </w:rPr>
        <w:t>)=</w:t>
      </w:r>
      <w:proofErr w:type="gramEnd"/>
      <w:r w:rsidRPr="00366699">
        <w:rPr>
          <w:rFonts w:ascii="Times New Roman" w:hAnsi="Times New Roman" w:cs="Times New Roman"/>
          <w:sz w:val="24"/>
          <w:szCs w:val="24"/>
          <w:lang w:val="en-US"/>
        </w:rPr>
        <w:t>151.325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p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.00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), education (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8)=150.880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1E79CE" w:rsidRPr="0036669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.00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, education level father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sz w:val="24"/>
          <w:szCs w:val="24"/>
          <w:lang w:val="en-US"/>
        </w:rPr>
        <w:t>16)=63.801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1E79CE" w:rsidRPr="0036669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.00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education level mother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sz w:val="24"/>
          <w:szCs w:val="24"/>
          <w:lang w:val="en-US"/>
        </w:rPr>
        <w:t>16)=52.885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1E79CE" w:rsidRPr="0036669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.00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r age, we conducted a one-way ANOVA. This analysis indicated significant group differences </w:t>
      </w:r>
      <w:r w:rsidRPr="00507ED1">
        <w:rPr>
          <w:rFonts w:ascii="Times New Roman" w:hAnsi="Times New Roman" w:cs="Times New Roman"/>
          <w:sz w:val="24"/>
          <w:szCs w:val="24"/>
          <w:lang w:val="en-US"/>
        </w:rPr>
        <w:t xml:space="preserve">on age </w:t>
      </w:r>
      <w:r w:rsidRPr="00507ED1">
        <w:rPr>
          <w:rFonts w:ascii="Times New Roman" w:hAnsi="Times New Roman" w:cs="Times New Roman"/>
          <w:color w:val="000000"/>
          <w:sz w:val="24"/>
          <w:szCs w:val="24"/>
          <w:lang w:val="en-US"/>
        </w:rPr>
        <w:t>(</w:t>
      </w:r>
      <w:proofErr w:type="gramStart"/>
      <w:r w:rsidRPr="00507ED1">
        <w:rPr>
          <w:rStyle w:val="Emphasis"/>
          <w:rFonts w:ascii="Times New Roman" w:hAnsi="Times New Roman" w:cs="Times New Roman"/>
          <w:color w:val="000000"/>
          <w:sz w:val="24"/>
          <w:szCs w:val="24"/>
          <w:lang w:val="en-US"/>
        </w:rPr>
        <w:t>F</w:t>
      </w:r>
      <w:r w:rsidRPr="00507ED1">
        <w:rPr>
          <w:rFonts w:ascii="Times New Roman" w:hAnsi="Times New Roman" w:cs="Times New Roman"/>
          <w:color w:val="000000"/>
          <w:sz w:val="24"/>
          <w:szCs w:val="24"/>
          <w:lang w:val="en-US"/>
        </w:rPr>
        <w:t>(</w:t>
      </w:r>
      <w:proofErr w:type="gramEnd"/>
      <w:r w:rsidRPr="00507ED1">
        <w:rPr>
          <w:rFonts w:ascii="Times New Roman" w:hAnsi="Times New Roman" w:cs="Times New Roman"/>
          <w:color w:val="000000"/>
          <w:sz w:val="24"/>
          <w:szCs w:val="24"/>
          <w:lang w:val="en-US"/>
        </w:rPr>
        <w:t>2,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890)=88.050</w:t>
      </w:r>
      <w:r w:rsidRPr="00507ED1">
        <w:rPr>
          <w:rFonts w:ascii="Times New Roman" w:hAnsi="Times New Roman" w:cs="Times New Roman"/>
          <w:color w:val="000000"/>
          <w:sz w:val="24"/>
          <w:szCs w:val="24"/>
          <w:lang w:val="en-US"/>
        </w:rPr>
        <w:t>, </w:t>
      </w:r>
      <w:r w:rsidR="001E79CE" w:rsidRPr="00366699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&lt;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.00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1</w:t>
      </w:r>
      <w:r w:rsidRPr="00507ED1">
        <w:rPr>
          <w:rFonts w:ascii="Times New Roman" w:hAnsi="Times New Roman" w:cs="Times New Roman"/>
          <w:color w:val="000000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The other variables did not differ significantly between the groups (ethnicity:  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12</w:t>
      </w:r>
      <w:proofErr w:type="gramStart"/>
      <w:r w:rsidRPr="00366699">
        <w:rPr>
          <w:rFonts w:ascii="Times New Roman" w:hAnsi="Times New Roman" w:cs="Times New Roman"/>
          <w:sz w:val="24"/>
          <w:szCs w:val="24"/>
          <w:lang w:val="en-US"/>
        </w:rPr>
        <w:t>)=</w:t>
      </w:r>
      <w:proofErr w:type="gramEnd"/>
      <w:r w:rsidRPr="00366699">
        <w:rPr>
          <w:rFonts w:ascii="Times New Roman" w:hAnsi="Times New Roman" w:cs="Times New Roman"/>
          <w:sz w:val="24"/>
          <w:szCs w:val="24"/>
          <w:lang w:val="en-US"/>
        </w:rPr>
        <w:t>12.168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p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= .432, religion: 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18)=24.551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p</w:t>
      </w:r>
      <w:r w:rsidR="008F58EF">
        <w:rPr>
          <w:rFonts w:ascii="Times New Roman" w:hAnsi="Times New Roman" w:cs="Times New Roman"/>
          <w:sz w:val="24"/>
          <w:szCs w:val="24"/>
          <w:lang w:val="en-US"/>
        </w:rPr>
        <w:t>= .138, sex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Pr="003666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(3)=3.836,</w:t>
      </w:r>
      <w:r w:rsidRPr="003666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p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= .280). For ethnicity the assumption of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 xml:space="preserve">chi-square tests that no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more than 20% of all cells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should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have an expected frequency &lt; 5, </w:t>
      </w:r>
      <w:proofErr w:type="gramStart"/>
      <w:r w:rsidRPr="00366699">
        <w:rPr>
          <w:rFonts w:ascii="Times New Roman" w:hAnsi="Times New Roman" w:cs="Times New Roman"/>
          <w:sz w:val="24"/>
          <w:szCs w:val="24"/>
          <w:lang w:val="en-US"/>
        </w:rPr>
        <w:t>was violated</w:t>
      </w:r>
      <w:proofErr w:type="gramEnd"/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. Therefore, the likelihood ratio was interpreted and not the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1E79CE"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earson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chi-square. Based on these results we only included cohort, education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al level of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rticipant, 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>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education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al level of th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rents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 into the analysis as covaria</w:t>
      </w:r>
      <w:r>
        <w:rPr>
          <w:rFonts w:ascii="Times New Roman" w:hAnsi="Times New Roman" w:cs="Times New Roman"/>
          <w:sz w:val="24"/>
          <w:szCs w:val="24"/>
          <w:lang w:val="en-US"/>
        </w:rPr>
        <w:t>te</w:t>
      </w:r>
      <w:r w:rsidRPr="00366699">
        <w:rPr>
          <w:rFonts w:ascii="Times New Roman" w:hAnsi="Times New Roman" w:cs="Times New Roman"/>
          <w:sz w:val="24"/>
          <w:szCs w:val="24"/>
          <w:lang w:val="en-US"/>
        </w:rPr>
        <w:t xml:space="preserve">s. </w:t>
      </w:r>
    </w:p>
    <w:p w14:paraId="443067F1" w14:textId="66A2F6C0" w:rsidR="00E46B23" w:rsidRP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10C4D">
        <w:rPr>
          <w:rFonts w:ascii="Times New Roman" w:hAnsi="Times New Roman" w:cs="Times New Roman"/>
          <w:i/>
          <w:sz w:val="24"/>
          <w:szCs w:val="24"/>
          <w:lang w:val="en-US"/>
        </w:rPr>
        <w:t>Cohort effects.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296EAE">
        <w:rPr>
          <w:rFonts w:ascii="Times New Roman" w:hAnsi="Times New Roman" w:cs="Times New Roman"/>
          <w:sz w:val="24"/>
          <w:szCs w:val="24"/>
          <w:lang w:val="en-US"/>
        </w:rPr>
        <w:t>To test for differences between cohorts on the outcome measures we ran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 xml:space="preserve"> Independent Sample T-tests</w:t>
      </w:r>
      <w:r w:rsidRPr="00296EA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F215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 Table 1 shows the results. After controlling for multiple testing,</w:t>
      </w:r>
      <w:r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4525" w:rsidRPr="00296EAE">
        <w:rPr>
          <w:rFonts w:ascii="Times New Roman" w:hAnsi="Times New Roman" w:cs="Times New Roman"/>
          <w:sz w:val="24"/>
          <w:szCs w:val="24"/>
          <w:lang w:val="en-US"/>
        </w:rPr>
        <w:t>five</w:t>
      </w:r>
      <w:r w:rsidR="006F215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4525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out </w:t>
      </w:r>
      <w:r w:rsidR="006F215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of the 17 dimensions (i.e., </w:t>
      </w:r>
      <w:r w:rsidR="006F215E" w:rsidRPr="00296EAE">
        <w:rPr>
          <w:rFonts w:ascii="Times New Roman" w:eastAsia="Calibri" w:hAnsi="Times New Roman" w:cs="Times New Roman"/>
          <w:sz w:val="24"/>
          <w:szCs w:val="24"/>
          <w:lang w:val="en-US"/>
        </w:rPr>
        <w:t>agreeableness</w:t>
      </w:r>
      <w:r w:rsidR="00DB4525" w:rsidRPr="00296EAE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and openness</w:t>
      </w:r>
      <w:r w:rsidR="006F215E" w:rsidRPr="00296EAE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on Time 1 and Time 2 and</w:t>
      </w:r>
      <w:r w:rsidR="006F215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4525" w:rsidRPr="00296EAE">
        <w:rPr>
          <w:rFonts w:ascii="Times New Roman" w:hAnsi="Times New Roman" w:cs="Times New Roman"/>
          <w:sz w:val="24"/>
          <w:szCs w:val="24"/>
          <w:lang w:val="en-US"/>
        </w:rPr>
        <w:t>commitment and reconsideration on Time 3)</w:t>
      </w:r>
      <w:r w:rsidR="006F215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 show significant </w:t>
      </w:r>
      <w:r w:rsidR="00DB4525" w:rsidRPr="00296EAE">
        <w:rPr>
          <w:rFonts w:ascii="Times New Roman" w:hAnsi="Times New Roman" w:cs="Times New Roman"/>
          <w:sz w:val="24"/>
          <w:szCs w:val="24"/>
          <w:lang w:val="en-US"/>
        </w:rPr>
        <w:t>differences between the two cohorts.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 xml:space="preserve"> We also ran an 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Independent Sample T-test</w:t>
      </w:r>
      <w:r w:rsidR="008F58EF">
        <w:rPr>
          <w:rFonts w:ascii="Times New Roman" w:hAnsi="Times New Roman" w:cs="Times New Roman"/>
          <w:sz w:val="24"/>
          <w:szCs w:val="24"/>
          <w:lang w:val="en-US"/>
        </w:rPr>
        <w:t xml:space="preserve"> to test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 xml:space="preserve"> for age differences between the two cohor</w:t>
      </w:r>
      <w:r w:rsidR="001249B2">
        <w:rPr>
          <w:rFonts w:ascii="Times New Roman" w:hAnsi="Times New Roman" w:cs="Times New Roman"/>
          <w:sz w:val="24"/>
          <w:szCs w:val="24"/>
          <w:lang w:val="en-US"/>
        </w:rPr>
        <w:t>ts. The results in Table 1 show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 xml:space="preserve"> that there is a significant age difference between the two cohorts. </w:t>
      </w:r>
      <w:r w:rsidR="008F58EF">
        <w:rPr>
          <w:rFonts w:ascii="Times New Roman" w:hAnsi="Times New Roman" w:cs="Times New Roman"/>
          <w:sz w:val="24"/>
          <w:szCs w:val="24"/>
          <w:lang w:val="en-US"/>
        </w:rPr>
        <w:t>We conducted Chi-Square T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ests of </w:t>
      </w:r>
      <w:r w:rsidR="008F58EF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 xml:space="preserve">ndependence to examine whether there </w:t>
      </w:r>
      <w:r w:rsidR="001E79CE">
        <w:rPr>
          <w:rFonts w:ascii="Times New Roman" w:hAnsi="Times New Roman" w:cs="Times New Roman"/>
          <w:sz w:val="24"/>
          <w:szCs w:val="24"/>
          <w:lang w:val="en-US"/>
        </w:rPr>
        <w:t>wa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s a significant difference between the different co</w:t>
      </w:r>
      <w:r w:rsidR="008F58EF">
        <w:rPr>
          <w:rFonts w:ascii="Times New Roman" w:hAnsi="Times New Roman" w:cs="Times New Roman"/>
          <w:sz w:val="24"/>
          <w:szCs w:val="24"/>
          <w:lang w:val="en-US"/>
        </w:rPr>
        <w:t>horts on sex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. This analysis revealed there was not a significant difference between cohorts on sex (</w:t>
      </w:r>
      <w:r w:rsidR="00296EAE" w:rsidRPr="00296EAE">
        <w:rPr>
          <w:rFonts w:ascii="Times New Roman" w:hAnsi="Times New Roman" w:cs="Times New Roman"/>
          <w:i/>
          <w:sz w:val="24"/>
          <w:szCs w:val="24"/>
          <w:lang w:val="en-US"/>
        </w:rPr>
        <w:t>X</w:t>
      </w:r>
      <w:r w:rsidR="00296EAE" w:rsidRPr="00296EA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(1)=1.689,</w:t>
      </w:r>
      <w:r w:rsidR="00296EAE" w:rsidRPr="00296EAE">
        <w:rPr>
          <w:rFonts w:ascii="Times New Roman" w:hAnsi="Times New Roman" w:cs="Times New Roman"/>
          <w:i/>
          <w:sz w:val="24"/>
          <w:szCs w:val="24"/>
          <w:lang w:val="en-US"/>
        </w:rPr>
        <w:t xml:space="preserve"> p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= .194</w:t>
      </w:r>
      <w:r w:rsidR="00296EA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96EAE" w:rsidRPr="00296EA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Light1"/>
        <w:tblpPr w:leftFromText="141" w:rightFromText="141" w:vertAnchor="text" w:horzAnchor="margin" w:tblpY="-7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2268"/>
        <w:gridCol w:w="1181"/>
        <w:gridCol w:w="1181"/>
        <w:gridCol w:w="1182"/>
      </w:tblGrid>
      <w:tr w:rsidR="00E10C4D" w:rsidRPr="00EF56F2" w14:paraId="24C15C55" w14:textId="77777777" w:rsidTr="002A01C7">
        <w:trPr>
          <w:cantSplit/>
          <w:trHeight w:val="228"/>
        </w:trPr>
        <w:tc>
          <w:tcPr>
            <w:tcW w:w="5812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58026D" w14:textId="6AF7DFA2" w:rsidR="00E10C4D" w:rsidRPr="00373713" w:rsidRDefault="00E10C4D" w:rsidP="002A01C7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373713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lastRenderedPageBreak/>
              <w:t>Table 1</w:t>
            </w:r>
          </w:p>
          <w:p w14:paraId="6061D8A7" w14:textId="1FD50FC5" w:rsidR="00E10C4D" w:rsidRPr="008F58EF" w:rsidRDefault="00E10C4D" w:rsidP="008F58EF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 Independent Sample T-test for </w:t>
            </w:r>
            <w:r w:rsidR="008F58EF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D</w:t>
            </w:r>
            <w:r w:rsidRPr="008F58EF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ifferences between </w:t>
            </w:r>
            <w:r w:rsidR="008F58EF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C</w:t>
            </w:r>
            <w:r w:rsidRPr="008F58EF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ohorts </w:t>
            </w:r>
          </w:p>
        </w:tc>
      </w:tr>
      <w:tr w:rsidR="00E10C4D" w:rsidRPr="006F215E" w14:paraId="78189174" w14:textId="77777777" w:rsidTr="00E46B23">
        <w:trPr>
          <w:trHeight w:val="456"/>
        </w:trPr>
        <w:tc>
          <w:tcPr>
            <w:tcW w:w="2268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8FFDE4E" w14:textId="77777777" w:rsidR="00E10C4D" w:rsidRPr="008F58EF" w:rsidRDefault="00E10C4D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7B001D5D" w14:textId="33C32610" w:rsidR="00E10C4D" w:rsidRPr="008F58EF" w:rsidRDefault="00E10C4D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4E73807B" w14:textId="0718EDE9" w:rsidR="00E10C4D" w:rsidRPr="008F58EF" w:rsidRDefault="00E10C4D" w:rsidP="00574E8B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proofErr w:type="spellStart"/>
            <w:r w:rsidRPr="008F58EF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df</w:t>
            </w:r>
            <w:proofErr w:type="spellEnd"/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4014C6BA" w14:textId="350852B0" w:rsidR="00E10C4D" w:rsidRPr="008F58EF" w:rsidRDefault="000D4973" w:rsidP="00574E8B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p</w:t>
            </w:r>
          </w:p>
        </w:tc>
      </w:tr>
      <w:tr w:rsidR="00E46B23" w:rsidRPr="006F215E" w14:paraId="1288516E" w14:textId="77777777" w:rsidTr="00E46B23">
        <w:trPr>
          <w:trHeight w:val="276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117462" w14:textId="6F273E4E" w:rsidR="00E46B23" w:rsidRPr="008F58EF" w:rsidRDefault="008F58EF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</w:t>
            </w:r>
            <w:r w:rsidR="00E46B23"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e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AA990F" w14:textId="0690FB38" w:rsidR="00E46B23" w:rsidRPr="008F58EF" w:rsidRDefault="00E46B23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-76.597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BEBCE6" w14:textId="030245A0" w:rsidR="00E46B23" w:rsidRPr="008F58EF" w:rsidRDefault="00E46B23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25.367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90FEB5" w14:textId="74448800" w:rsidR="00E46B23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="00E46B23"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E46B23" w:rsidRPr="006F215E" w14:paraId="5879D255" w14:textId="77777777" w:rsidTr="002A01C7">
        <w:trPr>
          <w:trHeight w:val="276"/>
        </w:trPr>
        <w:tc>
          <w:tcPr>
            <w:tcW w:w="5812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4F3A3B" w14:textId="1D08F022" w:rsidR="00E46B23" w:rsidRPr="008F58EF" w:rsidRDefault="00E46B23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ime 1</w:t>
            </w:r>
          </w:p>
        </w:tc>
      </w:tr>
      <w:tr w:rsidR="00E10C4D" w:rsidRPr="006F215E" w14:paraId="3494A875" w14:textId="77777777" w:rsidTr="00E46B23">
        <w:trPr>
          <w:trHeight w:val="276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A89D1D" w14:textId="1AD21B52" w:rsidR="00E10C4D" w:rsidRPr="008F58EF" w:rsidRDefault="00E10C4D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Extraversion 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A02531" w14:textId="37496189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-</w:t>
            </w: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0.</w:t>
            </w:r>
            <w:r w:rsidR="00AD00A8" w:rsidRPr="008F58EF"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184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BFC9D4" w14:textId="487F682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886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AE9B9D" w14:textId="152F8EF4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.</w:t>
            </w:r>
            <w:r w:rsidR="00AD00A8" w:rsidRPr="008F58EF"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854</w:t>
            </w:r>
          </w:p>
        </w:tc>
      </w:tr>
      <w:tr w:rsidR="00E10C4D" w:rsidRPr="001E4D2B" w14:paraId="26DF67A5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60F62DA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Conscientious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57501092" w14:textId="710E425C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2.465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3598A6E7" w14:textId="4B14B071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7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3C47BB0B" w14:textId="73C1C3FA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4</w:t>
            </w:r>
          </w:p>
        </w:tc>
      </w:tr>
      <w:tr w:rsidR="00E10C4D" w:rsidRPr="001E4D2B" w14:paraId="74B5A21A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397E5D4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greeable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5558DB65" w14:textId="1F3EB9C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4.595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4CE58250" w14:textId="24FD980C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66.971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1BC521FD" w14:textId="5C8BD35F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E10C4D" w:rsidRPr="001E4D2B" w14:paraId="6BDE3C1D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718AC50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Emotional Stability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0897766C" w14:textId="50A17CD9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="00AD00A8"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577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35A6BC5D" w14:textId="6C861A43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7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58951F4A" w14:textId="6FAA5FB1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564</w:t>
            </w:r>
          </w:p>
        </w:tc>
      </w:tr>
      <w:tr w:rsidR="00E10C4D" w:rsidRPr="001E4D2B" w14:paraId="2ADE24EE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9E7943" w14:textId="45FA18AB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Openness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9EDD72" w14:textId="1D7971B6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3.606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A26403" w14:textId="570C186D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6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E39BD6" w14:textId="7B38CE35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E10C4D" w:rsidRPr="00232F48" w14:paraId="2A48AFC9" w14:textId="77777777" w:rsidTr="00E46B23">
        <w:trPr>
          <w:trHeight w:val="276"/>
        </w:trPr>
        <w:tc>
          <w:tcPr>
            <w:tcW w:w="581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FFF2559" w14:textId="2D6C24D1" w:rsidR="00E10C4D" w:rsidRPr="008F58EF" w:rsidRDefault="006F215E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Time</w:t>
            </w:r>
            <w:r w:rsidR="00E10C4D"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 xml:space="preserve"> 2</w:t>
            </w:r>
          </w:p>
        </w:tc>
      </w:tr>
      <w:tr w:rsidR="00E10C4D" w:rsidRPr="00232F48" w14:paraId="4404203C" w14:textId="77777777" w:rsidTr="00E46B23">
        <w:trPr>
          <w:trHeight w:val="276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8C6D96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354FCD7" w14:textId="5E3F72FD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0.</w:t>
            </w:r>
            <w:r w:rsidR="00AD00A8" w:rsidRPr="008F58EF">
              <w:rPr>
                <w:rFonts w:ascii="Times New Roman" w:hAnsi="Times New Roman" w:cs="Times New Roman"/>
                <w:color w:val="010205"/>
                <w:sz w:val="24"/>
                <w:szCs w:val="24"/>
                <w:lang w:val="en-US"/>
              </w:rPr>
              <w:t>746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74ACC8" w14:textId="42BAD897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8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1544FB" w14:textId="1514014F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456</w:t>
            </w:r>
          </w:p>
        </w:tc>
      </w:tr>
      <w:tr w:rsidR="00E10C4D" w:rsidRPr="00232F48" w14:paraId="5DA50463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D556979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Conscientious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00BC3255" w14:textId="654043DB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2.848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4EE3A598" w14:textId="6D7815E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8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0E549356" w14:textId="32EC331A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4</w:t>
            </w:r>
          </w:p>
        </w:tc>
      </w:tr>
      <w:tr w:rsidR="00E10C4D" w:rsidRPr="00232F48" w14:paraId="100B3B06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EA62202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greeable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66736A9C" w14:textId="42DBBBB3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4.962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74CDD23D" w14:textId="02BC919B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37.287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170759C3" w14:textId="4D4BBA45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E10C4D" w:rsidRPr="00232F48" w14:paraId="303EF4EE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9E41CF7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Emotional Stability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5F37E3A7" w14:textId="2B7874EC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1.085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7E257925" w14:textId="472A57FA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8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7EA58DD4" w14:textId="3E7DEE48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278</w:t>
            </w:r>
          </w:p>
        </w:tc>
      </w:tr>
      <w:tr w:rsidR="00E10C4D" w:rsidRPr="00232F48" w14:paraId="1E13B1C1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A470C20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Open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12A91446" w14:textId="0ECAACD5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3.440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7B7B8397" w14:textId="105512C4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8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4C74209B" w14:textId="2ABDA333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1</w:t>
            </w:r>
          </w:p>
        </w:tc>
      </w:tr>
      <w:tr w:rsidR="00E10C4D" w:rsidRPr="00232F48" w14:paraId="5CD9D035" w14:textId="77777777" w:rsidTr="00E10C4D">
        <w:trPr>
          <w:trHeight w:val="276"/>
        </w:trPr>
        <w:tc>
          <w:tcPr>
            <w:tcW w:w="581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96EB9D" w14:textId="42F98EF8" w:rsidR="00E10C4D" w:rsidRPr="008F58EF" w:rsidRDefault="006F215E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 xml:space="preserve">Time </w:t>
            </w:r>
            <w:r w:rsidR="00E10C4D"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 xml:space="preserve">3 </w:t>
            </w:r>
          </w:p>
        </w:tc>
      </w:tr>
      <w:tr w:rsidR="00E10C4D" w:rsidRPr="00232F48" w14:paraId="33D3C839" w14:textId="77777777" w:rsidTr="00E46B23">
        <w:trPr>
          <w:trHeight w:val="276"/>
        </w:trPr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1569EE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8D9FC8" w14:textId="291C2D5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1.410</w:t>
            </w:r>
          </w:p>
        </w:tc>
        <w:tc>
          <w:tcPr>
            <w:tcW w:w="118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37B112" w14:textId="3903209E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5</w:t>
            </w:r>
          </w:p>
        </w:tc>
        <w:tc>
          <w:tcPr>
            <w:tcW w:w="118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90CB4B" w14:textId="48071CF9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159</w:t>
            </w:r>
          </w:p>
        </w:tc>
      </w:tr>
      <w:tr w:rsidR="00E10C4D" w:rsidRPr="00232F48" w14:paraId="30BEF5D5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5EB51396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Conscientious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63BD5C5F" w14:textId="56FE2C0D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1.696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728DA484" w14:textId="6FECDDB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3EED4D65" w14:textId="6D01A983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90</w:t>
            </w:r>
          </w:p>
        </w:tc>
      </w:tr>
      <w:tr w:rsidR="00E10C4D" w:rsidRPr="00232F48" w14:paraId="467E2F89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8E9B390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Agreeable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289A6438" w14:textId="432B2BCD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  <w:r w:rsidR="000C27F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245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46038811" w14:textId="27A1FA04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1087D835" w14:textId="0C013470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807</w:t>
            </w:r>
          </w:p>
        </w:tc>
      </w:tr>
      <w:tr w:rsidR="00E10C4D" w:rsidRPr="00232F48" w14:paraId="3B965B97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71F28324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Emotional Stability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7F9DFD40" w14:textId="6A3C33C8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  <w:r w:rsidR="000C27F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702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6B098625" w14:textId="0A78D501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676C2A0E" w14:textId="589032F4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483</w:t>
            </w:r>
          </w:p>
        </w:tc>
      </w:tr>
      <w:tr w:rsidR="00E10C4D" w:rsidRPr="00232F48" w14:paraId="6A7DDC23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244770A" w14:textId="77777777" w:rsidR="00E10C4D" w:rsidRPr="008F58EF" w:rsidRDefault="00E10C4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Openness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67978389" w14:textId="229B7778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  <w:r w:rsidR="000C27F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278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3A9E14DB" w14:textId="4A1802AD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88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5D92F996" w14:textId="162B7DFE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781</w:t>
            </w:r>
          </w:p>
        </w:tc>
      </w:tr>
      <w:tr w:rsidR="00E10C4D" w:rsidRPr="00232F48" w14:paraId="469629AE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666D955" w14:textId="5736F026" w:rsidR="00E10C4D" w:rsidRPr="008F58EF" w:rsidRDefault="00E10C4D" w:rsidP="00E10C4D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Commitment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52AC6307" w14:textId="133A8E9B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3.802</w:t>
            </w:r>
          </w:p>
        </w:tc>
        <w:tc>
          <w:tcPr>
            <w:tcW w:w="1181" w:type="dxa"/>
            <w:tcBorders>
              <w:top w:val="nil"/>
              <w:left w:val="nil"/>
              <w:bottom w:val="nil"/>
              <w:right w:val="nil"/>
            </w:tcBorders>
          </w:tcPr>
          <w:p w14:paraId="3A5FE0E7" w14:textId="487D9D2F" w:rsidR="00E10C4D" w:rsidRPr="008F58EF" w:rsidRDefault="00AD00A8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56.335</w:t>
            </w:r>
          </w:p>
        </w:tc>
        <w:tc>
          <w:tcPr>
            <w:tcW w:w="1182" w:type="dxa"/>
            <w:tcBorders>
              <w:top w:val="nil"/>
              <w:left w:val="nil"/>
              <w:bottom w:val="nil"/>
              <w:right w:val="nil"/>
            </w:tcBorders>
          </w:tcPr>
          <w:p w14:paraId="0B43E433" w14:textId="6D35BC02" w:rsidR="00E10C4D" w:rsidRPr="008F58EF" w:rsidRDefault="000C27F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E10C4D" w:rsidRPr="00232F48" w14:paraId="722170D6" w14:textId="77777777" w:rsidTr="00E46B23">
        <w:trPr>
          <w:trHeight w:val="276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BBBA8E" w14:textId="71A7B8DE" w:rsidR="00E10C4D" w:rsidRPr="008F58EF" w:rsidRDefault="00E10C4D" w:rsidP="00E10C4D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Reconsideration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F0A62A" w14:textId="032900D5" w:rsidR="00E10C4D" w:rsidRPr="008F58EF" w:rsidRDefault="006F215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3.046</w:t>
            </w:r>
          </w:p>
        </w:tc>
        <w:tc>
          <w:tcPr>
            <w:tcW w:w="11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236529" w14:textId="138D175E" w:rsidR="00E10C4D" w:rsidRPr="008F58EF" w:rsidRDefault="006F215E" w:rsidP="00574E8B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422.566</w:t>
            </w:r>
          </w:p>
        </w:tc>
        <w:tc>
          <w:tcPr>
            <w:tcW w:w="11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ECAFCE" w14:textId="26C62141" w:rsidR="00E10C4D" w:rsidRPr="008F58EF" w:rsidRDefault="006F215E" w:rsidP="00574E8B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2</w:t>
            </w:r>
          </w:p>
        </w:tc>
      </w:tr>
      <w:tr w:rsidR="00E10C4D" w:rsidRPr="00EF56F2" w14:paraId="43EFDEA6" w14:textId="77777777" w:rsidTr="002A01C7">
        <w:trPr>
          <w:trHeight w:val="653"/>
        </w:trPr>
        <w:tc>
          <w:tcPr>
            <w:tcW w:w="5812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000110D8" w14:textId="562B3946" w:rsidR="00E10C4D" w:rsidRPr="008F58EF" w:rsidRDefault="00E10C4D" w:rsidP="00EF56F2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F58EF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Note.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61431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= test statistic;</w:t>
            </w:r>
            <w:r w:rsidR="00EF56F2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proofErr w:type="spellStart"/>
            <w:r w:rsidR="00EF56F2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df</w:t>
            </w:r>
            <w:proofErr w:type="spellEnd"/>
            <w:r w:rsidR="00EF56F2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EF56F2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=</w:t>
            </w:r>
            <w:r w:rsidR="00EF56F2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EF56F2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degrees of freedom</w:t>
            </w:r>
            <w:r w:rsidR="0061431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</w:t>
            </w:r>
            <w:r w:rsidR="0061431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p</w:t>
            </w:r>
            <w:r w:rsidR="00EF56F2" w:rsidRPr="00563DAD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>= p-value</w:t>
            </w:r>
            <w:bookmarkStart w:id="0" w:name="_GoBack"/>
            <w:bookmarkEnd w:id="0"/>
            <w:r w:rsidR="0061431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</w:t>
            </w:r>
            <w:r w:rsidR="00614314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Test</w:t>
            </w:r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 for differences between cohort </w:t>
            </w:r>
            <w:r w:rsidR="0040642F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1 and cohort 2</w:t>
            </w:r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. </w:t>
            </w:r>
            <w:proofErr w:type="spellStart"/>
            <w:r w:rsidR="006F215E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L</w:t>
            </w:r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evene’s</w:t>
            </w:r>
            <w:proofErr w:type="spellEnd"/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 Test for Equality of variance was sign</w:t>
            </w:r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ificant. Therefore, the </w:t>
            </w:r>
            <w:r w:rsidR="003C15CE" w:rsidRPr="00284C35"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  <w:t>p</w:t>
            </w:r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-values </w:t>
            </w:r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f</w:t>
            </w:r>
            <w:r w:rsidR="000C27F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or tests in which</w:t>
            </w:r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 equa</w:t>
            </w:r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l variances </w:t>
            </w:r>
            <w:proofErr w:type="gramStart"/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are not assumed</w:t>
            </w:r>
            <w:proofErr w:type="gramEnd"/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 xml:space="preserve"> </w:t>
            </w:r>
            <w:r w:rsidR="000C27F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we</w:t>
            </w:r>
            <w:r w:rsidR="003C15CE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re used</w:t>
            </w:r>
            <w:r w:rsidR="00DC4AA6" w:rsidRPr="008F58EF">
              <w:rPr>
                <w:rFonts w:ascii="Times New Roman" w:eastAsia="Calibri" w:hAnsi="Times New Roman" w:cs="Times New Roman"/>
                <w:sz w:val="20"/>
                <w:szCs w:val="20"/>
                <w:lang w:val="en-US"/>
              </w:rPr>
              <w:t>.</w:t>
            </w:r>
            <w:r w:rsidR="00DC4AA6"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</w:tr>
    </w:tbl>
    <w:p w14:paraId="41F61A34" w14:textId="77777777" w:rsidR="00E10C4D" w:rsidRP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C199861" w14:textId="77777777" w:rsidR="00420064" w:rsidRDefault="00420064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848DE63" w14:textId="77777777" w:rsidR="00AD00A8" w:rsidRPr="00144100" w:rsidRDefault="00AD00A8" w:rsidP="00AD00A8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02FFE34F" w14:textId="77777777" w:rsidR="00AD00A8" w:rsidRPr="00144100" w:rsidRDefault="00AD00A8" w:rsidP="00AD00A8">
      <w:pPr>
        <w:autoSpaceDE w:val="0"/>
        <w:autoSpaceDN w:val="0"/>
        <w:adjustRightInd w:val="0"/>
        <w:spacing w:after="0" w:line="400" w:lineRule="atLeast"/>
        <w:rPr>
          <w:rFonts w:ascii="Times New Roman" w:hAnsi="Times New Roman" w:cs="Times New Roman"/>
          <w:sz w:val="24"/>
          <w:szCs w:val="24"/>
          <w:lang w:val="en-US"/>
        </w:rPr>
      </w:pPr>
    </w:p>
    <w:p w14:paraId="643D5847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070788E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5CDB47C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F91A4CF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16C4FAC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3395559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98C0556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BB56B17" w14:textId="69DA29B2" w:rsidR="00E10C4D" w:rsidRDefault="00E10C4D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17E716B" w14:textId="77777777" w:rsidR="00E10C4D" w:rsidRDefault="00E10C4D" w:rsidP="0042006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FBED8C" w14:textId="4E503738" w:rsidR="00974DBD" w:rsidRPr="00974DBD" w:rsidRDefault="00420064" w:rsidP="00974DBD">
      <w:pPr>
        <w:spacing w:line="480" w:lineRule="auto"/>
        <w:ind w:left="708"/>
        <w:jc w:val="center"/>
        <w:rPr>
          <w:rFonts w:ascii="Times New Roman" w:eastAsia="SimSun" w:hAnsi="Times New Roman" w:cs="Times New Roman"/>
          <w:b/>
          <w:sz w:val="24"/>
          <w:szCs w:val="24"/>
          <w:lang w:val="en-US"/>
        </w:rPr>
      </w:pPr>
      <w:r w:rsidRPr="00BE66D2">
        <w:rPr>
          <w:rFonts w:ascii="Times New Roman" w:eastAsia="SimSun" w:hAnsi="Times New Roman" w:cs="Times New Roman"/>
          <w:b/>
          <w:sz w:val="24"/>
          <w:szCs w:val="24"/>
          <w:lang w:val="en-US"/>
        </w:rPr>
        <w:t xml:space="preserve">Supplementary </w:t>
      </w:r>
      <w:r w:rsidR="000C27FE" w:rsidRPr="00BE66D2">
        <w:rPr>
          <w:rFonts w:ascii="Times New Roman" w:eastAsia="SimSun" w:hAnsi="Times New Roman" w:cs="Times New Roman"/>
          <w:b/>
          <w:sz w:val="24"/>
          <w:szCs w:val="24"/>
          <w:lang w:val="en-US"/>
        </w:rPr>
        <w:t>analys</w:t>
      </w:r>
      <w:r w:rsidR="000C27FE">
        <w:rPr>
          <w:rFonts w:ascii="Times New Roman" w:eastAsia="SimSun" w:hAnsi="Times New Roman" w:cs="Times New Roman"/>
          <w:b/>
          <w:sz w:val="24"/>
          <w:szCs w:val="24"/>
          <w:lang w:val="en-US"/>
        </w:rPr>
        <w:t>e</w:t>
      </w:r>
      <w:r w:rsidR="000C27FE" w:rsidRPr="00BE66D2">
        <w:rPr>
          <w:rFonts w:ascii="Times New Roman" w:eastAsia="SimSun" w:hAnsi="Times New Roman" w:cs="Times New Roman"/>
          <w:b/>
          <w:sz w:val="24"/>
          <w:szCs w:val="24"/>
          <w:lang w:val="en-US"/>
        </w:rPr>
        <w:t>s</w:t>
      </w:r>
    </w:p>
    <w:tbl>
      <w:tblPr>
        <w:tblStyle w:val="TableGridLight1"/>
        <w:tblpPr w:leftFromText="141" w:rightFromText="141" w:vertAnchor="text" w:horzAnchor="margin" w:tblpY="-7"/>
        <w:tblOverlap w:val="never"/>
        <w:tblW w:w="0" w:type="auto"/>
        <w:tblLook w:val="04A0" w:firstRow="1" w:lastRow="0" w:firstColumn="1" w:lastColumn="0" w:noHBand="0" w:noVBand="1"/>
      </w:tblPr>
      <w:tblGrid>
        <w:gridCol w:w="3591"/>
        <w:gridCol w:w="1325"/>
        <w:gridCol w:w="1325"/>
        <w:gridCol w:w="706"/>
        <w:gridCol w:w="1325"/>
        <w:gridCol w:w="1325"/>
        <w:gridCol w:w="1549"/>
        <w:gridCol w:w="2812"/>
      </w:tblGrid>
      <w:tr w:rsidR="00974DBD" w:rsidRPr="00EF56F2" w14:paraId="398164A6" w14:textId="77777777" w:rsidTr="002A01C7">
        <w:trPr>
          <w:cantSplit/>
          <w:trHeight w:val="228"/>
        </w:trPr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7EDFE5" w14:textId="4F52C793" w:rsidR="00974DBD" w:rsidRPr="001E4D2B" w:rsidRDefault="00974DBD" w:rsidP="002A01C7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1E4D2B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 xml:space="preserve">Table </w:t>
            </w:r>
            <w:r w:rsidR="004E016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2</w:t>
            </w:r>
          </w:p>
          <w:p w14:paraId="70604D46" w14:textId="58285050" w:rsidR="00974DBD" w:rsidRPr="001E4D2B" w:rsidRDefault="00974DBD" w:rsidP="000C27FE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232F48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Fit Indices for Latent Growth Curve Models</w:t>
            </w:r>
            <w:r w:rsidR="003C15C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 </w:t>
            </w:r>
            <w:r w:rsidR="000C27F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by </w:t>
            </w:r>
            <w:r w:rsidR="003C15C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G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roup</w:t>
            </w:r>
          </w:p>
        </w:tc>
      </w:tr>
      <w:tr w:rsidR="00974DBD" w:rsidRPr="00555103" w14:paraId="3F88A57A" w14:textId="77777777" w:rsidTr="002A01C7">
        <w:trPr>
          <w:trHeight w:val="45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33FF15A3" w14:textId="77777777" w:rsidR="00974DBD" w:rsidRPr="001E4D2B" w:rsidRDefault="00974DBD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5BEDE62E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X</w:t>
            </w: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²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50A455FD" w14:textId="3E4C597C" w:rsidR="00974DBD" w:rsidRPr="00AB547D" w:rsidRDefault="000D4973" w:rsidP="00BC148E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4B83BE99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proofErr w:type="spellStart"/>
            <w:r w:rsidRPr="00AB547D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1833DECF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F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18F75BE8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L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648D894D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RM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4D94DC1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MSEA (90% CI)</w:t>
            </w:r>
          </w:p>
        </w:tc>
      </w:tr>
      <w:tr w:rsidR="00974DBD" w:rsidRPr="00555103" w14:paraId="73B3FBA0" w14:textId="77777777" w:rsidTr="002A01C7">
        <w:trPr>
          <w:trHeight w:val="241"/>
        </w:trPr>
        <w:tc>
          <w:tcPr>
            <w:tcW w:w="0" w:type="auto"/>
            <w:gridSpan w:val="8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8411448" w14:textId="6E7991CC" w:rsidR="00974DBD" w:rsidRPr="00AB547D" w:rsidRDefault="00974DBD" w:rsidP="00BC148E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Cs/>
                <w:sz w:val="24"/>
                <w:szCs w:val="24"/>
                <w:lang w:val="en-US"/>
              </w:rPr>
              <w:t>Transition</w:t>
            </w:r>
            <w:r w:rsidR="005F3B55">
              <w:rPr>
                <w:rFonts w:ascii="Times New Roman" w:eastAsia="Calibri" w:hAnsi="Times New Roman" w:cs="Times New Roman"/>
                <w:iCs/>
                <w:sz w:val="24"/>
                <w:szCs w:val="24"/>
                <w:lang w:val="en-US"/>
              </w:rPr>
              <w:t xml:space="preserve"> (N=</w:t>
            </w:r>
            <w:r w:rsidR="002A01C7">
              <w:rPr>
                <w:rFonts w:ascii="Times New Roman" w:eastAsia="Calibri" w:hAnsi="Times New Roman" w:cs="Times New Roman"/>
                <w:iCs/>
                <w:sz w:val="24"/>
                <w:szCs w:val="24"/>
                <w:lang w:val="en-US"/>
              </w:rPr>
              <w:t>287)</w:t>
            </w:r>
          </w:p>
        </w:tc>
      </w:tr>
      <w:tr w:rsidR="00974DBD" w:rsidRPr="001E4D2B" w14:paraId="534ADB77" w14:textId="77777777" w:rsidTr="002A01C7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C91180" w14:textId="77777777" w:rsidR="00974DBD" w:rsidRPr="00AB547D" w:rsidRDefault="00974DBD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B13663" w14:textId="72324F7A" w:rsidR="00974DBD" w:rsidRPr="00690976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73713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75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F805A78" w14:textId="44D2D258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384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1B73A8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30A124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A2A2E5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84FE33D" w14:textId="2CA70065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CD6FE8" w14:textId="615F4674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 w:rsidR="00BC148E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167)</w:t>
            </w:r>
          </w:p>
        </w:tc>
      </w:tr>
      <w:tr w:rsidR="00974DBD" w:rsidRPr="001E4D2B" w14:paraId="05955229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D2494E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5336D1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D2364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1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6A9E9A" w14:textId="66DC6471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D2364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8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53805D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706AE5" w14:textId="3831D74A" w:rsidR="00974DBD" w:rsidRPr="00555103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C19760" w14:textId="33CEE1F6" w:rsidR="00974DBD" w:rsidRPr="001E4D2B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="00974DBD" w:rsidRPr="00D23649">
              <w:rPr>
                <w:rFonts w:ascii="Times New Roman" w:eastAsia="Calibri" w:hAnsi="Times New Roman" w:cs="Times New Roman"/>
                <w:sz w:val="24"/>
                <w:szCs w:val="24"/>
              </w:rPr>
              <w:t>.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D922F3" w14:textId="1DC6E9E0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</w:rPr>
              <w:t>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1EC5C1" w14:textId="1F1EC8ED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D2364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24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(.000</w:t>
            </w:r>
            <w:proofErr w:type="gram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,</w:t>
            </w:r>
            <w:proofErr w:type="gramEnd"/>
            <w:r w:rsidRPr="00D2364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.180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974DBD" w:rsidRPr="001E4D2B" w14:paraId="64338B63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7DA897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B97D74" w14:textId="0F1FF9E1" w:rsidR="00974DBD" w:rsidRPr="00690976" w:rsidRDefault="000C27FE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="00974DBD" w:rsidRPr="00EF540C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5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60E8163" w14:textId="30062129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EF540C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46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586A049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BFEAE3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A2BC30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F1A6058" w14:textId="7306FF4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EEE0D2" w14:textId="7B0EFE71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57)</w:t>
            </w:r>
          </w:p>
        </w:tc>
      </w:tr>
      <w:tr w:rsidR="00974DBD" w:rsidRPr="001E4D2B" w14:paraId="7B66F500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775086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58EC51" w14:textId="58C1D845" w:rsidR="00974DBD" w:rsidRPr="00690976" w:rsidRDefault="000C27FE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="00974DBD" w:rsidRPr="007555DD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6E856A" w14:textId="76330120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7555DD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2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0110DE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F0FAED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D72D9D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FDBFDE" w14:textId="6E7C3CE1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B68DB3" w14:textId="094426CC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044)</w:t>
            </w:r>
          </w:p>
        </w:tc>
      </w:tr>
      <w:tr w:rsidR="00974DBD" w:rsidRPr="00232F48" w14:paraId="0851BA30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D1ED33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857C19" w14:textId="1F92BD5D" w:rsidR="00974DBD" w:rsidRPr="00690976" w:rsidRDefault="000C27FE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="00974DBD" w:rsidRPr="00810E5A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F671E6" w14:textId="1DBF23A9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810E5A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58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7C3B79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0296A1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810E5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597A20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10E5A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1.0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1AEFD15" w14:textId="2F3867C5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10E5A">
              <w:rPr>
                <w:rFonts w:ascii="Times New Roman" w:eastAsia="Calibri" w:hAnsi="Times New Roman" w:cs="Times New Roman"/>
                <w:sz w:val="24"/>
                <w:szCs w:val="24"/>
              </w:rPr>
              <w:t>.0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2FF834" w14:textId="16910966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44)</w:t>
            </w:r>
          </w:p>
        </w:tc>
      </w:tr>
      <w:tr w:rsidR="00974DBD" w:rsidRPr="00232F48" w14:paraId="0782BA6B" w14:textId="77777777" w:rsidTr="002A01C7">
        <w:trPr>
          <w:trHeight w:val="276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606801" w14:textId="6DDE5191" w:rsidR="00974DBD" w:rsidRPr="00AB547D" w:rsidRDefault="00974DBD" w:rsidP="00BC148E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mi-transition</w:t>
            </w:r>
            <w:r w:rsidR="002A01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N=387)</w:t>
            </w:r>
          </w:p>
        </w:tc>
      </w:tr>
      <w:tr w:rsidR="00974DBD" w:rsidRPr="00232F48" w14:paraId="0F19FE98" w14:textId="77777777" w:rsidTr="002A01C7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365C5C" w14:textId="77777777" w:rsidR="00974DBD" w:rsidRPr="00AB547D" w:rsidRDefault="00974DBD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8205D1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6.93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C261F4F" w14:textId="48C7C7C3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8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8BE142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4D665D" w14:textId="6B1CFE3C" w:rsidR="00974DBD" w:rsidRPr="00AB547D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5CB8E8" w14:textId="22BF5975" w:rsidR="00974DBD" w:rsidRPr="00AB547D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2E5BD2" w14:textId="21F1B6ED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856253" w14:textId="552244C0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124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50 , </w:t>
            </w: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218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974DBD" w:rsidRPr="00232F48" w14:paraId="7F580477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48CB08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A1EC7D" w14:textId="5B775AA5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0FA578B" w14:textId="3347549D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71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FD4B0F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3556F1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5522E2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280EF1" w14:textId="51036B14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D22166" w14:textId="0A6731F5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="00BC148E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.000, 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96)</w:t>
            </w:r>
          </w:p>
        </w:tc>
      </w:tr>
      <w:tr w:rsidR="00974DBD" w:rsidRPr="00232F48" w14:paraId="7FD6B41F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B05532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C144B0" w14:textId="0CDD5F2F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E80C2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5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A7518EF" w14:textId="5285DD88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80C2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47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4A728B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8194A17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D3C171E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4FADAB" w14:textId="0B2FB4F6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C655CF" w14:textId="33F43BFA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20)</w:t>
            </w:r>
          </w:p>
        </w:tc>
      </w:tr>
      <w:tr w:rsidR="00974DBD" w:rsidRPr="00232F48" w14:paraId="1E9156FE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C905DD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CF2F22F" w14:textId="23994F7D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7555D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41DB80" w14:textId="749083B8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555D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33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C8EA2F4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70E423B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0FB83B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1BB7BA" w14:textId="403DFAEA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555D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16443FF" w14:textId="3BADB399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74)</w:t>
            </w:r>
          </w:p>
        </w:tc>
      </w:tr>
      <w:tr w:rsidR="00974DBD" w:rsidRPr="00232F48" w14:paraId="127FF4E7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C32172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E6DDB9" w14:textId="4B8B37D7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2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D4A460" w14:textId="671A1776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642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B2CA1E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00E50A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5F5D5E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F8DA37C" w14:textId="24CFA9AB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C598B4" w14:textId="11CFBCE4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04)</w:t>
            </w:r>
          </w:p>
        </w:tc>
      </w:tr>
      <w:tr w:rsidR="00974DBD" w:rsidRPr="00232F48" w14:paraId="0EB5A9C9" w14:textId="77777777" w:rsidTr="002A01C7">
        <w:trPr>
          <w:trHeight w:val="276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E30EA5" w14:textId="04EC2170" w:rsidR="00974DBD" w:rsidRPr="00AB547D" w:rsidRDefault="00974DBD" w:rsidP="00BC148E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None-transition 2</w:t>
            </w:r>
            <w:r w:rsidR="002A01C7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N=226)</w:t>
            </w:r>
          </w:p>
        </w:tc>
      </w:tr>
      <w:tr w:rsidR="00974DBD" w:rsidRPr="00232F48" w14:paraId="6338FB55" w14:textId="77777777" w:rsidTr="002A01C7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A3F2F53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0782E8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1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35CC81" w14:textId="6F03002D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F540C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291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F362FB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29032A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A6B1CC7" w14:textId="21D7B519" w:rsidR="00974DBD" w:rsidRPr="001E4D2B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9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A3BD2D1" w14:textId="4DACC39C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134B35" w14:textId="698E352B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20 (.000, .159)</w:t>
            </w:r>
          </w:p>
        </w:tc>
      </w:tr>
      <w:tr w:rsidR="00974DBD" w:rsidRPr="00232F48" w14:paraId="08406BA6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C0EC5DF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C9B541" w14:textId="36EA0D3F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3B7620" w14:textId="612AB748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5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A2F78AE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A355086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A5F100D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</w:rPr>
              <w:t>1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F7A7BA" w14:textId="77D9243D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D2364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6EA5EB7" w14:textId="0F9A9142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31)</w:t>
            </w:r>
          </w:p>
        </w:tc>
      </w:tr>
      <w:tr w:rsidR="00974DBD" w:rsidRPr="00232F48" w14:paraId="292E9BC0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A6E78A0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166A3D" w14:textId="4C0AF111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E80C2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4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5F69760" w14:textId="3EC6259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E80C2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49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1A2965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6B2FAA2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B45E4E8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6B59C6" w14:textId="60503FEE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85FAAF8" w14:textId="37C35443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 (.000, .136)</w:t>
            </w:r>
          </w:p>
        </w:tc>
      </w:tr>
      <w:tr w:rsidR="00974DBD" w:rsidRPr="00232F48" w14:paraId="54C6B307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19DC4E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7258816" w14:textId="5ACF0871" w:rsidR="00974DBD" w:rsidRPr="00AB547D" w:rsidRDefault="000C27FE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7555D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5E26F43" w14:textId="529CE2ED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7555D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38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D32AD1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1E66B9" w14:textId="77777777" w:rsidR="00974DBD" w:rsidRPr="00555103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3579608" w14:textId="77777777" w:rsidR="00974DBD" w:rsidRPr="001E4D2B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238E0A" w14:textId="01B16C66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0D0D5F" w14:textId="5B846C86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E5468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 .148)</w:t>
            </w:r>
          </w:p>
        </w:tc>
      </w:tr>
      <w:tr w:rsidR="00974DBD" w:rsidRPr="00232F48" w14:paraId="222117EB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5CEF240" w14:textId="77777777" w:rsidR="00974DBD" w:rsidRPr="001E4D2B" w:rsidRDefault="00974DBD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F3071DE" w14:textId="777777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1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8D2BB7" w14:textId="67BA8C7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28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2D2CBB2" w14:textId="77777777" w:rsidR="00974DBD" w:rsidRPr="00690976" w:rsidRDefault="00974DBD" w:rsidP="00BC148E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DD38B1" w14:textId="52522128" w:rsidR="00974DBD" w:rsidRPr="00555103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974DBD"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0D4ADA7" w14:textId="6B4B4085" w:rsidR="00974DBD" w:rsidRPr="001E4D2B" w:rsidRDefault="00373713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="00974DBD" w:rsidRPr="00326CA0">
              <w:rPr>
                <w:rFonts w:ascii="Times New Roman" w:eastAsia="Calibri" w:hAnsi="Times New Roman" w:cs="Times New Roman"/>
                <w:sz w:val="24"/>
                <w:szCs w:val="24"/>
              </w:rPr>
              <w:t>.9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16A0DA" w14:textId="0E983DDB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25CC73" w14:textId="0DFA4CA7" w:rsidR="00974DBD" w:rsidRPr="00AB547D" w:rsidRDefault="00974DBD" w:rsidP="00BC148E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23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</w:t>
            </w: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,</w:t>
            </w:r>
            <w:r w:rsidRPr="00326CA0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.161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974DBD" w:rsidRPr="00EF56F2" w14:paraId="534A6A3F" w14:textId="77777777" w:rsidTr="002A01C7">
        <w:trPr>
          <w:trHeight w:val="653"/>
        </w:trPr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1052EE" w14:textId="6786EA50" w:rsidR="00974DBD" w:rsidRPr="00045264" w:rsidRDefault="00974DBD" w:rsidP="000D4973">
            <w:pPr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</w:pPr>
            <w:r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Note.</w:t>
            </w:r>
            <w:r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E12B73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proofErr w:type="gramStart"/>
            <w:r w:rsidR="00E12B73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X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² = chi-square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;</w:t>
            </w:r>
            <w:r w:rsidR="00E12B73" w:rsidRPr="00B9740A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0D4973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p</w:t>
            </w:r>
            <w:r w:rsidR="00E12B73" w:rsidRPr="00563DAD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>= p-value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</w:t>
            </w:r>
            <w:proofErr w:type="spellStart"/>
            <w:r w:rsidR="00E12B73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df</w:t>
            </w:r>
            <w:proofErr w:type="spellEnd"/>
            <w:r w:rsidR="00E12B73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=</w:t>
            </w:r>
            <w:r w:rsidR="00E12B73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degrees of freedom; 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CFI =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C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omparative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F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it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I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ndex;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TLI=</w:t>
            </w:r>
            <w:r w:rsidR="00E12B73" w:rsidRPr="00802774">
              <w:rPr>
                <w:lang w:val="en-US"/>
              </w:rPr>
              <w:t xml:space="preserve"> </w:t>
            </w:r>
            <w:r w:rsidR="00E12B73" w:rsidRPr="0080277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Tucker-Lewis index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SRMR= </w:t>
            </w:r>
            <w:r w:rsidR="00E12B73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Standardized Root Mean Square Residual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;</w:t>
            </w:r>
            <w:r w:rsidR="00E12B73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RMSEA =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R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oot-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M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ean-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S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quare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E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rror of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A</w:t>
            </w:r>
            <w:r w:rsidR="00E12B73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pproximation;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E12B73" w:rsidRPr="00F41E97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Fulfilment of two of the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three</w:t>
            </w:r>
            <w:r w:rsidR="00E12B73" w:rsidRPr="00F41E97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following conditions: X² is significantly larger than zero, ∆ CFI is &gt; .010 and, ∆ RMSEA &gt;.015,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compared to ideal fit </w:t>
            </w:r>
            <w:r w:rsidR="00E12B73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(i.e., 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X²=0, CFI=1.000 and RMSEA=.000),</w:t>
            </w:r>
            <w:r w:rsidR="00E12B73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E12B73" w:rsidRPr="00F41E97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indicate that a linear model cannot be used to analyze the data</w:t>
            </w:r>
            <w:r w:rsidR="00E12B73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.</w:t>
            </w:r>
            <w:proofErr w:type="gramEnd"/>
          </w:p>
        </w:tc>
      </w:tr>
    </w:tbl>
    <w:p w14:paraId="774849D4" w14:textId="77777777" w:rsidR="00E67296" w:rsidRPr="00BE66D2" w:rsidRDefault="00E67296" w:rsidP="00E67296">
      <w:pPr>
        <w:spacing w:line="48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tbl>
      <w:tblPr>
        <w:tblStyle w:val="TableGridLight1"/>
        <w:tblpPr w:leftFromText="141" w:rightFromText="141" w:vertAnchor="text" w:tblpY="1"/>
        <w:tblOverlap w:val="never"/>
        <w:tblW w:w="0" w:type="auto"/>
        <w:tblLook w:val="04A0" w:firstRow="1" w:lastRow="0" w:firstColumn="1" w:lastColumn="0" w:noHBand="0" w:noVBand="1"/>
      </w:tblPr>
      <w:tblGrid>
        <w:gridCol w:w="3559"/>
        <w:gridCol w:w="1306"/>
        <w:gridCol w:w="1333"/>
        <w:gridCol w:w="1306"/>
        <w:gridCol w:w="1333"/>
        <w:gridCol w:w="1384"/>
        <w:gridCol w:w="1098"/>
        <w:gridCol w:w="1306"/>
        <w:gridCol w:w="1333"/>
      </w:tblGrid>
      <w:tr w:rsidR="001E60F4" w:rsidRPr="00EF56F2" w14:paraId="5580CA8C" w14:textId="77777777" w:rsidTr="001E60F4">
        <w:trPr>
          <w:cantSplit/>
          <w:trHeight w:val="228"/>
        </w:trPr>
        <w:tc>
          <w:tcPr>
            <w:tcW w:w="0" w:type="auto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1EAD36" w14:textId="02111833" w:rsidR="001E60F4" w:rsidRPr="001E4D2B" w:rsidRDefault="001E60F4" w:rsidP="002A01C7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1E4D2B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lastRenderedPageBreak/>
              <w:t xml:space="preserve">Table </w:t>
            </w:r>
            <w:r w:rsidR="004E016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3</w:t>
            </w:r>
          </w:p>
          <w:p w14:paraId="49E79D0D" w14:textId="0D39B2F2" w:rsidR="001E60F4" w:rsidRPr="00232F48" w:rsidRDefault="003C15CE" w:rsidP="003C15CE">
            <w:pPr>
              <w:spacing w:line="360" w:lineRule="auto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Growth Parameters for U</w:t>
            </w:r>
            <w:r w:rsidR="001E60F4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nconstrained </w:t>
            </w:r>
            <w:proofErr w:type="spellStart"/>
            <w:r w:rsidR="001E60F4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Multigroup</w:t>
            </w:r>
            <w:proofErr w:type="spellEnd"/>
            <w:r w:rsidR="001E60F4" w:rsidRPr="00232F48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 Latent Growth Curve Models</w:t>
            </w:r>
            <w:r w:rsidR="001E60F4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 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(N=900)</w:t>
            </w:r>
          </w:p>
        </w:tc>
      </w:tr>
      <w:tr w:rsidR="001E60F4" w:rsidRPr="00086599" w14:paraId="0967D99C" w14:textId="77777777" w:rsidTr="001E60F4">
        <w:trPr>
          <w:cantSplit/>
          <w:trHeight w:val="228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8E739FF" w14:textId="77777777" w:rsidR="001E60F4" w:rsidRPr="00FC5BD1" w:rsidRDefault="001E60F4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A8BD02" w14:textId="77777777" w:rsidR="001E60F4" w:rsidRPr="00FC5BD1" w:rsidRDefault="001E60F4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C5BD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rowth parameters</w:t>
            </w:r>
          </w:p>
        </w:tc>
      </w:tr>
      <w:tr w:rsidR="003C15CE" w:rsidRPr="00086599" w14:paraId="5D6BB664" w14:textId="77777777" w:rsidTr="001E60F4">
        <w:trPr>
          <w:cantSplit/>
          <w:trHeight w:val="228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013EE04" w14:textId="77777777" w:rsidR="001E60F4" w:rsidRPr="00FC5BD1" w:rsidRDefault="001E60F4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9F0012" w14:textId="77777777" w:rsidR="001E60F4" w:rsidRPr="00FC5BD1" w:rsidRDefault="001E60F4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Intercept</w:t>
            </w:r>
          </w:p>
        </w:tc>
        <w:tc>
          <w:tcPr>
            <w:tcW w:w="0" w:type="auto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D28CAE" w14:textId="77777777" w:rsidR="001E60F4" w:rsidRPr="00FC5BD1" w:rsidRDefault="001E60F4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lope</w:t>
            </w:r>
          </w:p>
        </w:tc>
      </w:tr>
      <w:tr w:rsidR="003C15CE" w:rsidRPr="00086599" w14:paraId="06897559" w14:textId="77777777" w:rsidTr="001E60F4">
        <w:trPr>
          <w:cantSplit/>
          <w:trHeight w:val="228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41099A" w14:textId="77777777" w:rsidR="001E60F4" w:rsidRPr="00FC5BD1" w:rsidRDefault="001E60F4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21A024E" w14:textId="77777777" w:rsidR="001E60F4" w:rsidRPr="00A343BD" w:rsidRDefault="001E60F4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AD74E5D" w14:textId="3100F34D" w:rsidR="001E60F4" w:rsidRPr="00A343BD" w:rsidRDefault="00373713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0E6326F" w14:textId="77777777" w:rsidR="001E60F4" w:rsidRPr="00A343BD" w:rsidRDefault="001E60F4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σ²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A298E7D" w14:textId="04CFE42D" w:rsidR="001E60F4" w:rsidRPr="00A343BD" w:rsidRDefault="00373713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74C13CB" w14:textId="77777777" w:rsidR="001E60F4" w:rsidRPr="00A343BD" w:rsidRDefault="001E60F4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A05067" w14:textId="61372A4F" w:rsidR="001E60F4" w:rsidRPr="00A343BD" w:rsidRDefault="00373713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D394A6B" w14:textId="77777777" w:rsidR="001E60F4" w:rsidRPr="00A343BD" w:rsidRDefault="001E60F4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σ²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9E8E441" w14:textId="77777777" w:rsidR="001E60F4" w:rsidRPr="00A343BD" w:rsidRDefault="001E60F4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</w:tr>
      <w:tr w:rsidR="001E60F4" w:rsidRPr="001E4D2B" w14:paraId="06C44FA2" w14:textId="77777777" w:rsidTr="001E60F4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6781BD" w14:textId="6002561A" w:rsidR="001E60F4" w:rsidRPr="00AB547D" w:rsidRDefault="001E60F4" w:rsidP="002A01C7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ransition</w:t>
            </w:r>
          </w:p>
        </w:tc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7E92885" w14:textId="77777777" w:rsidR="001E60F4" w:rsidRPr="001E4D2B" w:rsidRDefault="001E60F4" w:rsidP="00373713">
            <w:pPr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0C27FE" w:rsidRPr="001E4D2B" w14:paraId="0D789E5F" w14:textId="77777777" w:rsidTr="001E60F4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2FC11C" w14:textId="42F05138" w:rsidR="000C27FE" w:rsidRPr="00AB547D" w:rsidRDefault="000C27FE" w:rsidP="000C27FE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27101F0C" w14:textId="1868AAB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3.87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</w:tcPr>
          <w:p w14:paraId="3083DAF7" w14:textId="64AB17D0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4D73F3C5" w14:textId="5383CD2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.92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</w:tcPr>
          <w:p w14:paraId="745BB5B0" w14:textId="12BD8126" w:rsidR="000C27FE" w:rsidRDefault="000C27FE" w:rsidP="000D4973">
            <w:pPr>
              <w:jc w:val="center"/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7D561B11" w14:textId="484BCE44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.26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B595E5F" w14:textId="22DBA92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.05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E8664CF" w14:textId="554D01F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.02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4D6549B" w14:textId="34013AD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5B7981">
              <w:rPr>
                <w:rFonts w:ascii="Times New Roman" w:eastAsia="Calibri" w:hAnsi="Times New Roman" w:cs="Times New Roman"/>
                <w:sz w:val="24"/>
                <w:szCs w:val="24"/>
              </w:rPr>
              <w:t>.179</w:t>
            </w:r>
          </w:p>
        </w:tc>
      </w:tr>
      <w:tr w:rsidR="000C27FE" w:rsidRPr="001E4D2B" w14:paraId="1D5E5F1B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76050BE" w14:textId="4C2B17FB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750665A2" w14:textId="41B49827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872D5">
              <w:rPr>
                <w:rFonts w:ascii="Times New Roman" w:eastAsia="Calibri" w:hAnsi="Times New Roman" w:cs="Times New Roman"/>
                <w:sz w:val="24"/>
                <w:szCs w:val="24"/>
              </w:rPr>
              <w:t>5.21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1175E52D" w14:textId="0B104894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72E5A36C" w14:textId="02619BC0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.</w:t>
            </w:r>
            <w:r w:rsidRPr="002872D5">
              <w:rPr>
                <w:rFonts w:ascii="Times New Roman" w:eastAsia="Calibri" w:hAnsi="Times New Roman" w:cs="Times New Roman"/>
                <w:sz w:val="24"/>
                <w:szCs w:val="24"/>
              </w:rPr>
              <w:t>22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6EBB4949" w14:textId="0ABD0AF8" w:rsidR="000C27FE" w:rsidRDefault="000C27FE" w:rsidP="000D4973">
            <w:pPr>
              <w:jc w:val="center"/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21F77AD2" w14:textId="1F34D9BA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.</w:t>
            </w:r>
            <w:r w:rsidRPr="002872D5">
              <w:rPr>
                <w:rFonts w:ascii="Times New Roman" w:eastAsia="Calibri" w:hAnsi="Times New Roman" w:cs="Times New Roman"/>
                <w:sz w:val="24"/>
                <w:szCs w:val="24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2E2F8329" w14:textId="5FF5BED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2872D5">
              <w:rPr>
                <w:rFonts w:ascii="Times New Roman" w:eastAsia="Calibri" w:hAnsi="Times New Roman" w:cs="Times New Roman"/>
                <w:sz w:val="24"/>
                <w:szCs w:val="24"/>
              </w:rPr>
              <w:t>.00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6FC79090" w14:textId="78F47582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.</w:t>
            </w:r>
            <w:r w:rsidRPr="002872D5">
              <w:rPr>
                <w:rFonts w:ascii="Times New Roman" w:eastAsia="Calibri" w:hAnsi="Times New Roman" w:cs="Times New Roman"/>
                <w:sz w:val="24"/>
                <w:szCs w:val="24"/>
              </w:rPr>
              <w:t>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5601C7E4" w14:textId="6050411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</w:t>
            </w:r>
          </w:p>
        </w:tc>
      </w:tr>
      <w:tr w:rsidR="000C27FE" w:rsidRPr="001E4D2B" w14:paraId="4C312B38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8734A27" w14:textId="57C435B7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09F08E9E" w14:textId="443E8717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D73A2">
              <w:rPr>
                <w:rFonts w:ascii="Times New Roman" w:eastAsia="Calibri" w:hAnsi="Times New Roman" w:cs="Times New Roman"/>
                <w:sz w:val="24"/>
                <w:szCs w:val="24"/>
              </w:rPr>
              <w:t>3.76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6C9BEBB5" w14:textId="115A7E39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34AE7451" w14:textId="75A0B4AB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AD73A2">
              <w:rPr>
                <w:rFonts w:ascii="Times New Roman" w:eastAsia="Calibri" w:hAnsi="Times New Roman" w:cs="Times New Roman"/>
                <w:sz w:val="24"/>
                <w:szCs w:val="24"/>
              </w:rPr>
              <w:t>.7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23B1211E" w14:textId="57A9180A" w:rsidR="000C27FE" w:rsidRDefault="000C27FE" w:rsidP="000D4973">
            <w:pPr>
              <w:jc w:val="center"/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5D503FA2" w14:textId="499171F0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0</w:t>
            </w:r>
            <w:r w:rsidRPr="00AD73A2">
              <w:rPr>
                <w:rFonts w:ascii="Times New Roman" w:eastAsia="Calibri" w:hAnsi="Times New Roman" w:cs="Times New Roman"/>
                <w:sz w:val="24"/>
                <w:szCs w:val="24"/>
              </w:rPr>
              <w:t>.27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6AA60B7B" w14:textId="71A757B5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AD73A2">
              <w:rPr>
                <w:rFonts w:ascii="Times New Roman" w:eastAsia="Calibri" w:hAnsi="Times New Roman" w:cs="Times New Roman"/>
                <w:sz w:val="24"/>
                <w:szCs w:val="24"/>
              </w:rPr>
              <w:t>.04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7F136185" w14:textId="0932B272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AD73A2">
              <w:rPr>
                <w:rFonts w:ascii="Times New Roman" w:eastAsia="Calibri" w:hAnsi="Times New Roman" w:cs="Times New Roman"/>
                <w:sz w:val="24"/>
                <w:szCs w:val="24"/>
              </w:rPr>
              <w:t>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2591247A" w14:textId="603949F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-</w:t>
            </w:r>
          </w:p>
        </w:tc>
      </w:tr>
      <w:tr w:rsidR="000C27FE" w:rsidRPr="001E4D2B" w14:paraId="37B0ECAA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553E773" w14:textId="1DE2538F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4EE2F407" w14:textId="069EFE84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4.05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73B894CB" w14:textId="0D0C0E7A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0B31314D" w14:textId="313FEC80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.61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793D0CB1" w14:textId="229425CE" w:rsidR="000C27FE" w:rsidRDefault="000C27FE" w:rsidP="000D4973">
            <w:pPr>
              <w:jc w:val="center"/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361CEB92" w14:textId="6BCCD4F5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.069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0E8610E4" w14:textId="3BDCA28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.588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4842ADEE" w14:textId="2B26C3CF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.01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411758A8" w14:textId="2E3B739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B701BE">
              <w:rPr>
                <w:rFonts w:ascii="Times New Roman" w:eastAsia="Calibri" w:hAnsi="Times New Roman" w:cs="Times New Roman"/>
                <w:sz w:val="24"/>
                <w:szCs w:val="24"/>
              </w:rPr>
              <w:t>.224</w:t>
            </w:r>
          </w:p>
        </w:tc>
      </w:tr>
      <w:tr w:rsidR="000C27FE" w:rsidRPr="001E4D2B" w14:paraId="347D4358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9D7487" w14:textId="64D6DA0A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1-T2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2B8C4E17" w14:textId="2D25E8CA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69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409C832D" w14:textId="287B0E41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4F611F60" w14:textId="7C60B5F3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6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5BFD9165" w14:textId="13DE92DB" w:rsidR="000C27FE" w:rsidRPr="000D6E7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29BFC2A2" w14:textId="2C12B3DD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580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3C9A8CC1" w14:textId="1A5404EA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33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1016A208" w14:textId="33BE6B4A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5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bottom"/>
          </w:tcPr>
          <w:p w14:paraId="4F52BF2F" w14:textId="5CB49AB9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0C27FE" w:rsidRPr="001E4D2B" w14:paraId="3DD404CF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74021D" w14:textId="1B7A2AC5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2-T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281C989" w14:textId="62630F3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5.1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81D4CB0" w14:textId="17A089C5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45F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713AD17" w14:textId="301A98B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0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E42B31" w14:textId="04D206E3" w:rsidR="000C27FE" w:rsidRDefault="000C27FE" w:rsidP="000D4973">
            <w:pPr>
              <w:jc w:val="center"/>
            </w:pPr>
            <w:r w:rsidRPr="007E3DF4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459B67E" w14:textId="5ACC265E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1.0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0BAC262" w14:textId="244D3FC1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7C015CC" w14:textId="2D626B62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F11180A" w14:textId="085EEE6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1E60F4" w:rsidRPr="001E4D2B" w14:paraId="1E5228B3" w14:textId="77777777" w:rsidTr="001E60F4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9567D" w14:textId="3178EF97" w:rsidR="001E60F4" w:rsidRPr="001E4D2B" w:rsidRDefault="001E60F4" w:rsidP="002A01C7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emi-transition</w:t>
            </w:r>
            <w:r w:rsidR="003C15CE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0" w:type="auto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C07B25C" w14:textId="77777777" w:rsidR="001E60F4" w:rsidRPr="00C80421" w:rsidRDefault="001E60F4" w:rsidP="00373713">
            <w:pPr>
              <w:jc w:val="right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</w:tc>
      </w:tr>
      <w:tr w:rsidR="000C27FE" w:rsidRPr="001E4D2B" w14:paraId="03E3AF11" w14:textId="77777777" w:rsidTr="001E60F4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F0141F" w14:textId="7B4E7CE4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2540D2D6" w14:textId="0D1A43D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5.4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</w:tcPr>
          <w:p w14:paraId="42E532F5" w14:textId="3CECF19C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DE0CB53" w14:textId="5A11253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15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</w:tcPr>
          <w:p w14:paraId="63E525B0" w14:textId="68FDC1BD" w:rsidR="000C27FE" w:rsidRDefault="000C27FE" w:rsidP="000D4973">
            <w:pPr>
              <w:jc w:val="center"/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8E3B890" w14:textId="648AFEA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32C4E2C" w14:textId="4293922D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85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5BFAA00" w14:textId="17C9A242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34E9AECD" w14:textId="1BC106DF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78</w:t>
            </w:r>
          </w:p>
        </w:tc>
      </w:tr>
      <w:tr w:rsidR="000C27FE" w:rsidRPr="001E4D2B" w14:paraId="37BD0FF3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BFC251" w14:textId="2E3163C6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678E7E88" w14:textId="37CD646B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817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09910D4" w14:textId="69FE6838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6B2784A8" w14:textId="2531281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46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6191398" w14:textId="5FF11026" w:rsidR="000C27FE" w:rsidRDefault="000C27FE" w:rsidP="000D4973">
            <w:pPr>
              <w:jc w:val="center"/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6B11A414" w14:textId="4359011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1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1ED088C1" w14:textId="325B91A1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43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11B26C2" w14:textId="356FA996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0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9AAC7BA" w14:textId="3E05598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</w:t>
            </w:r>
            <w:r w:rsidRPr="008F58E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</w:t>
            </w:r>
          </w:p>
        </w:tc>
      </w:tr>
      <w:tr w:rsidR="000C27FE" w:rsidRPr="001E4D2B" w14:paraId="31AABC84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B19ADE6" w14:textId="3519B807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53313B7A" w14:textId="36B5A282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2.887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22C398F4" w14:textId="0619BD7D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4CF961E" w14:textId="69DC855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742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6ABECFB1" w14:textId="24872839" w:rsidR="000C27FE" w:rsidRDefault="000C27FE" w:rsidP="000D4973">
            <w:pPr>
              <w:jc w:val="center"/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3532AE7D" w14:textId="488B01A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6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745CCE8B" w14:textId="7DEE99B0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14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276CA23C" w14:textId="75D9892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23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0D989577" w14:textId="199DC598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9</w:t>
            </w:r>
          </w:p>
        </w:tc>
      </w:tr>
      <w:tr w:rsidR="000C27FE" w:rsidRPr="001E4D2B" w14:paraId="5089F9B1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0ED5F6" w14:textId="0CBDCFF0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1A333F8C" w14:textId="68DED3E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3.485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3B199708" w14:textId="701ED4F1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5FC3D815" w14:textId="03B175D4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531F3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670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77459716" w14:textId="69DC1144" w:rsidR="000C27FE" w:rsidRDefault="000C27FE" w:rsidP="000D4973">
            <w:pPr>
              <w:jc w:val="center"/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3C211B1" w14:textId="17CB5603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56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072D7FF5" w14:textId="458AEABA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629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77928682" w14:textId="4EFDB36F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531F3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1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4B3F2562" w14:textId="54B20F11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531F3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109</w:t>
            </w:r>
          </w:p>
        </w:tc>
      </w:tr>
      <w:tr w:rsidR="000C27FE" w:rsidRPr="001E4D2B" w14:paraId="4011DBFE" w14:textId="77777777" w:rsidTr="00284C35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4667028" w14:textId="0A8C5CD9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1-T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68E955F1" w14:textId="307A14B0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386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5A92ED38" w14:textId="3A8F5750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51A3620C" w14:textId="572A0FEA" w:rsidR="000C27FE" w:rsidRPr="00531F32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87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03F544FF" w14:textId="28156A56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7364ADEB" w14:textId="6EAF6B9B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1F78E6">
              <w:rPr>
                <w:rFonts w:ascii="Times New Roman" w:hAnsi="Times New Roman" w:cs="Times New Roman"/>
                <w:sz w:val="24"/>
                <w:szCs w:val="24"/>
              </w:rPr>
              <w:t>.334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787114EB" w14:textId="7D5BA9B9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12</w:t>
            </w:r>
          </w:p>
        </w:tc>
        <w:tc>
          <w:tcPr>
            <w:tcW w:w="0" w:type="auto"/>
            <w:tcBorders>
              <w:left w:val="nil"/>
              <w:right w:val="nil"/>
            </w:tcBorders>
            <w:vAlign w:val="bottom"/>
          </w:tcPr>
          <w:p w14:paraId="253C61A6" w14:textId="1DE756E8" w:rsidR="000C27FE" w:rsidRPr="00531F32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74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14:paraId="187AF4E6" w14:textId="589D29A7" w:rsidR="000C27FE" w:rsidRPr="00531F32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67BD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0C27FE" w:rsidRPr="00232F48" w14:paraId="2C9A7FC7" w14:textId="77777777" w:rsidTr="00284C35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3CD404" w14:textId="1CF2A692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2-T3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09E79B1" w14:textId="7538BA06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50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AAF45C7" w14:textId="2053BF4A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1691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114D243" w14:textId="4A01F61F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7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56D32E8D" w14:textId="47DE48A2" w:rsidR="000C27FE" w:rsidRDefault="000C27FE" w:rsidP="000D4973">
            <w:pPr>
              <w:jc w:val="center"/>
            </w:pPr>
            <w:r w:rsidRPr="003D07A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7EADCBBC" w14:textId="5AC01431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437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6C6DD671" w14:textId="408B1B56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15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4CC8A3A9" w14:textId="2AE7E921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64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14:paraId="483B78EA" w14:textId="35954505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67BD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1E60F4" w:rsidRPr="00232F48" w14:paraId="215F88BD" w14:textId="77777777" w:rsidTr="001E60F4">
        <w:trPr>
          <w:trHeight w:val="276"/>
        </w:trPr>
        <w:tc>
          <w:tcPr>
            <w:tcW w:w="0" w:type="auto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24B5CF" w14:textId="23ECFD1E" w:rsidR="001E60F4" w:rsidRPr="00596D47" w:rsidRDefault="001E60F4" w:rsidP="00373713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None-transition</w:t>
            </w:r>
          </w:p>
        </w:tc>
      </w:tr>
      <w:tr w:rsidR="000C27FE" w:rsidRPr="00232F48" w14:paraId="5E544C07" w14:textId="77777777" w:rsidTr="001E60F4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0D7986" w14:textId="3E23348E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4FBF2BB" w14:textId="67A3FB75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.44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9BBCBD" w14:textId="3A85A64F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1A4591B" w14:textId="305C4500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1.24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FB2E5C" w14:textId="344A0834" w:rsidR="000C27FE" w:rsidRPr="00AC5FB2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72E5930" w14:textId="15D37172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11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8205125" w14:textId="33A49945" w:rsidR="000C27F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40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AD5AF96" w14:textId="290E7695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2BE01B5" w14:textId="26EA9F34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4D29B9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469</w:t>
            </w:r>
          </w:p>
        </w:tc>
      </w:tr>
      <w:tr w:rsidR="000C27FE" w:rsidRPr="00232F48" w14:paraId="5B830E26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2F58920" w14:textId="6E67C2DD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009A6FA3" w14:textId="1DAB77AC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.08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3FB97FFB" w14:textId="17299520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4A6F89C4" w14:textId="0DE6F4D6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33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3404F161" w14:textId="314AA51F" w:rsidR="000C27FE" w:rsidRPr="00AC5FB2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3CACF386" w14:textId="6BB3ED7D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299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52073AFD" w14:textId="4C98BC8A" w:rsidR="000C27F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0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7A6ED78B" w14:textId="4285FB82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0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094FF552" w14:textId="11EA54A0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2872D5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66</w:t>
            </w:r>
          </w:p>
        </w:tc>
      </w:tr>
      <w:tr w:rsidR="000C27FE" w:rsidRPr="00232F48" w14:paraId="100418F0" w14:textId="77777777" w:rsidTr="001E60F4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C2ACF5" w14:textId="2232A484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40721516" w14:textId="0BDE0F48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4.89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39FBDE9" w14:textId="17AD6E75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52459A71" w14:textId="704B76B4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813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5342B233" w14:textId="737329F6" w:rsidR="000C27FE" w:rsidRPr="00AC5FB2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40BB1D81" w14:textId="70AAD4C2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-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21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6567A292" w14:textId="1A85D71F" w:rsidR="000C27F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26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53D4AA88" w14:textId="416A32F9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2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209F080A" w14:textId="65BD4395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D73A2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10</w:t>
            </w:r>
          </w:p>
        </w:tc>
      </w:tr>
      <w:tr w:rsidR="000C27FE" w:rsidRPr="00232F48" w14:paraId="7FE2A7E1" w14:textId="77777777" w:rsidTr="00284C35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3D7699" w14:textId="403B7D29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38FB8308" w14:textId="453D542D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5.02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23DE8D45" w14:textId="241DA9B2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2BDE4EDC" w14:textId="1A15C3BD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62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0A8409A5" w14:textId="2103D7B9" w:rsidR="000C27FE" w:rsidRPr="00AC5FB2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0672A981" w14:textId="64B11C85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186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77DD73EE" w14:textId="1B9A83B3" w:rsidR="000C27F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195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05B568E7" w14:textId="4A9E9941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B701BE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1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1B8607B7" w14:textId="2B77A7AE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1266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0C27FE" w:rsidRPr="00232F48" w14:paraId="36D77F95" w14:textId="77777777" w:rsidTr="00284C35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A906D6E" w14:textId="3B6C5B2E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 w:rsidRPr="00AF56C0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1-T2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31C2DFF7" w14:textId="4DFC4499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5.604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1C16D9C1" w14:textId="28687F07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33AC7E7B" w14:textId="5002F650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0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7B7D0574" w14:textId="4BDDE797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472C01" w14:textId="79A018DE" w:rsidR="000C27FE" w:rsidRPr="001E60F4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E60F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E60F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79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6FD563" w14:textId="11BB2FCA" w:rsidR="000C27FE" w:rsidRPr="001E60F4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E60F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6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245A2B8E" w14:textId="5F012969" w:rsidR="000C27FE" w:rsidRPr="00B701BE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1F78E6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40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3245B257" w14:textId="1B0A609A" w:rsidR="000C27FE" w:rsidRPr="00B701BE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266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0C27FE" w:rsidRPr="00232F48" w14:paraId="7BBF4B9B" w14:textId="77777777" w:rsidTr="00284C35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54F6FFB" w14:textId="24442714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xtraversion</w:t>
            </w:r>
            <w:proofErr w:type="spellEnd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T2-T3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4387B2CC" w14:textId="48A7A5D1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89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47E301F1" w14:textId="7828B821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66789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6ACE5F7A" w14:textId="1CB02DF0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79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0A31BEDD" w14:textId="4D2CAF11" w:rsidR="000C27FE" w:rsidRPr="00AC5FB2" w:rsidRDefault="000C27FE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8D0BC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73DB5C" w14:textId="1966243E" w:rsidR="000C27FE" w:rsidRPr="001E60F4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E60F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2.84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B31F4E" w14:textId="55250FFB" w:rsidR="000C27FE" w:rsidRPr="001E60F4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1E60F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bottom"/>
          </w:tcPr>
          <w:p w14:paraId="26C4C6BC" w14:textId="2DDEFF9E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3407A4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753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6608D424" w14:textId="4644FA5D" w:rsidR="000C27FE" w:rsidRPr="00596D47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81266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1E60F4" w:rsidRPr="00EF56F2" w14:paraId="2FA491DB" w14:textId="77777777" w:rsidTr="001E60F4">
        <w:trPr>
          <w:trHeight w:val="653"/>
        </w:trPr>
        <w:tc>
          <w:tcPr>
            <w:tcW w:w="0" w:type="auto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C4740A" w14:textId="6CFF4BA1" w:rsidR="001E60F4" w:rsidRPr="001E4D2B" w:rsidRDefault="001E60F4" w:rsidP="000C27FE">
            <w:pP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Note.</w:t>
            </w:r>
            <w:r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0C27FE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Change in e</w:t>
            </w:r>
            <w:r w:rsidRPr="001E60F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xtraversion is analyzed with Latent Difference Score Models;</w:t>
            </w:r>
            <w:r w:rsidRPr="001E60F4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T1= Time 1; T2= Time 2; T3= Time 3;</w:t>
            </w:r>
            <w:r w:rsidRPr="001E60F4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 M= mean;</w:t>
            </w:r>
            <w:r w:rsidRPr="003C15CE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4"/>
                <w:lang w:val="en-US"/>
              </w:rPr>
              <w:t xml:space="preserve"> p</w:t>
            </w:r>
            <w:r w:rsidRPr="001E60F4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= p-value; 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σ² = variance</w:t>
            </w:r>
            <w:proofErr w:type="gramStart"/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;</w:t>
            </w:r>
            <w:proofErr w:type="gramEnd"/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</w:t>
            </w:r>
            <w:r w:rsidRPr="001E60F4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slope 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σ² of agreeableness and emotio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nal stability was fixed at .001</w:t>
            </w:r>
            <w:r w:rsidR="003C15C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because of modelling issues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. T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herefore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,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the </w:t>
            </w:r>
            <w:r w:rsidRPr="003C15CE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4"/>
                <w:lang w:val="en-US"/>
              </w:rPr>
              <w:t>p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-value </w:t>
            </w:r>
            <w:proofErr w:type="gramStart"/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could not be estimated</w:t>
            </w:r>
            <w:proofErr w:type="gramEnd"/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; models are corrected for cohort, education 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level </w:t>
            </w:r>
            <w:r w:rsidR="003C15C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participant, age and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parents</w:t>
            </w:r>
            <w:r w:rsidR="003C15C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’ education level</w:t>
            </w:r>
            <w:r w:rsidRPr="001E60F4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.</w:t>
            </w:r>
          </w:p>
        </w:tc>
      </w:tr>
    </w:tbl>
    <w:p w14:paraId="2F5539D6" w14:textId="1C32595A" w:rsidR="00A2697D" w:rsidRDefault="00A2697D" w:rsidP="00A02FF0">
      <w:pPr>
        <w:spacing w:line="48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tbl>
      <w:tblPr>
        <w:tblStyle w:val="TableGridLight1"/>
        <w:tblpPr w:leftFromText="141" w:rightFromText="141" w:vertAnchor="text" w:horzAnchor="margin" w:tblpY="-35"/>
        <w:tblOverlap w:val="never"/>
        <w:tblW w:w="0" w:type="auto"/>
        <w:tblLook w:val="04A0" w:firstRow="1" w:lastRow="0" w:firstColumn="1" w:lastColumn="0" w:noHBand="0" w:noVBand="1"/>
      </w:tblPr>
      <w:tblGrid>
        <w:gridCol w:w="3766"/>
        <w:gridCol w:w="1815"/>
        <w:gridCol w:w="1050"/>
        <w:gridCol w:w="1378"/>
        <w:gridCol w:w="1378"/>
        <w:gridCol w:w="1611"/>
        <w:gridCol w:w="2960"/>
      </w:tblGrid>
      <w:tr w:rsidR="00E67296" w:rsidRPr="00EF56F2" w14:paraId="2D334F16" w14:textId="77777777" w:rsidTr="00E67296">
        <w:trPr>
          <w:cantSplit/>
          <w:trHeight w:val="228"/>
        </w:trPr>
        <w:tc>
          <w:tcPr>
            <w:tcW w:w="0" w:type="auto"/>
            <w:gridSpan w:val="7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9D0698" w14:textId="1C9388D1" w:rsidR="00A02FF0" w:rsidRDefault="00E67296" w:rsidP="00A02FF0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1E4D2B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 xml:space="preserve">Table </w:t>
            </w:r>
            <w:r w:rsidR="004E016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4</w:t>
            </w:r>
          </w:p>
          <w:p w14:paraId="5D33F463" w14:textId="2CC51BAA" w:rsidR="00E67296" w:rsidRPr="001E4D2B" w:rsidRDefault="00E67296" w:rsidP="003C15CE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232F48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Fit Indice</w:t>
            </w: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s for Latent Growth Curve Models for </w:t>
            </w:r>
            <w:r w:rsidR="00A02FF0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the </w:t>
            </w:r>
            <w:r w:rsidR="003C15C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C</w:t>
            </w: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ombined </w:t>
            </w:r>
            <w:r w:rsidR="003C15C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S</w:t>
            </w: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emi-</w:t>
            </w:r>
            <w:r w:rsidR="003C15CE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 and Transition G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roup (N=613)</w:t>
            </w:r>
          </w:p>
        </w:tc>
      </w:tr>
      <w:tr w:rsidR="00A02FF0" w:rsidRPr="00AB547D" w14:paraId="39333E50" w14:textId="77777777" w:rsidTr="002A01C7">
        <w:trPr>
          <w:trHeight w:val="456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246DBFA8" w14:textId="77777777" w:rsidR="00A02FF0" w:rsidRPr="001E4D2B" w:rsidRDefault="00A02FF0" w:rsidP="00E67296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3CA911DA" w14:textId="0D5F36BB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X</w:t>
            </w: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²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3D1E9BA2" w14:textId="77777777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</w:pPr>
            <w:proofErr w:type="spellStart"/>
            <w:r w:rsidRPr="00AB547D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5A455B9C" w14:textId="77777777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CF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31D84DA2" w14:textId="77777777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TL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52271126" w14:textId="77777777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RM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14:paraId="3FC9BBB7" w14:textId="77777777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RMSEA (90% CI)</w:t>
            </w:r>
          </w:p>
        </w:tc>
      </w:tr>
      <w:tr w:rsidR="00A02FF0" w:rsidRPr="001E4D2B" w14:paraId="57EAA6EB" w14:textId="77777777" w:rsidTr="002A01C7">
        <w:trPr>
          <w:trHeight w:val="276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EA4CF0" w14:textId="2D216D17" w:rsidR="00A02FF0" w:rsidRPr="00AB547D" w:rsidRDefault="00A02FF0" w:rsidP="00A02FF0">
            <w:pP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C30EE9C" w14:textId="5AB90318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79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3EA8CC" w14:textId="2D4BED99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ADE5095" w14:textId="54E6CFDC" w:rsidR="00A02FF0" w:rsidRPr="00555103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C63FFE" w14:textId="35C11D7D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</w:rPr>
              <w:t>1.00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91C146" w14:textId="454FA811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</w:rPr>
              <w:t>.0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B077A4" w14:textId="3A91AD69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0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0</w:t>
            </w:r>
            <w:proofErr w:type="gram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,</w:t>
            </w:r>
            <w:proofErr w:type="gramEnd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.040)</w:t>
            </w:r>
          </w:p>
        </w:tc>
      </w:tr>
      <w:tr w:rsidR="00A02FF0" w:rsidRPr="001E4D2B" w14:paraId="08FFF6C9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126521" w14:textId="7FC30E51" w:rsidR="00A02FF0" w:rsidRPr="001E4D2B" w:rsidRDefault="00A02FF0" w:rsidP="00A02FF0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390D9A2" w14:textId="74112278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7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6FA07AD" w14:textId="459C8234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1053A03" w14:textId="203BF0DD" w:rsidR="00A02FF0" w:rsidRPr="00555103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08F477B" w14:textId="36941E4F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0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3B5EA9C" w14:textId="1BEF7356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</w:rPr>
              <w:t>.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F653F6" w14:textId="16D9BF6E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0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0</w:t>
            </w:r>
            <w:proofErr w:type="gram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,</w:t>
            </w:r>
            <w:proofErr w:type="gramEnd"/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.031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A02FF0" w:rsidRPr="001E4D2B" w14:paraId="71A2487D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EAB3E81" w14:textId="08BDF9D1" w:rsidR="00A02FF0" w:rsidRPr="001E4D2B" w:rsidRDefault="00A02FF0" w:rsidP="00A02FF0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43BBD25" w14:textId="6FEFD674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6.8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D3FC00" w14:textId="447F3F9E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775162" w14:textId="0C82A7BE" w:rsidR="00A02FF0" w:rsidRPr="00690976" w:rsidRDefault="00373713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="00A02FF0"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179FE15" w14:textId="2C64395A" w:rsidR="00A02FF0" w:rsidRPr="001E4D2B" w:rsidRDefault="00373713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="00A02FF0"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9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0155188" w14:textId="4C2877F1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CE5A971" w14:textId="6DA2BA80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5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(.000</w:t>
            </w:r>
            <w:proofErr w:type="gramStart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,</w:t>
            </w:r>
            <w:proofErr w:type="gramEnd"/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56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A02FF0" w:rsidRPr="001E4D2B" w14:paraId="1D4B16DB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C3C796" w14:textId="395BB1EB" w:rsidR="00A02FF0" w:rsidRPr="001E4D2B" w:rsidRDefault="00A02FF0" w:rsidP="00A02FF0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F458FB" w14:textId="664C1432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2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4067398" w14:textId="07EBFCF4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68D62F7" w14:textId="0353C435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91A61EA" w14:textId="3F9AD522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1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42B3317" w14:textId="478E4040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</w:rPr>
              <w:t>.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853AE1B" w14:textId="22DF5A95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00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(.000,</w:t>
            </w:r>
            <w:r w:rsidR="00BC148E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F47ADB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035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A02FF0" w:rsidRPr="001E4D2B" w14:paraId="335E5C7E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C774E1A" w14:textId="176E6278" w:rsidR="00A02FF0" w:rsidRPr="001E4D2B" w:rsidRDefault="00A02FF0" w:rsidP="00A02FF0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T1-T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B59B1E" w14:textId="5FD79381" w:rsidR="00A02FF0" w:rsidRPr="00F47ADB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389.1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40CA26A" w14:textId="0CC81BE5" w:rsidR="00A02FF0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3BFB883" w14:textId="0B69E48A" w:rsidR="00A02FF0" w:rsidRPr="00F47ADB" w:rsidRDefault="00373713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A02FF0" w:rsidRPr="0007466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9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166B07" w14:textId="1BF8F475" w:rsidR="00A02FF0" w:rsidRPr="00F47ADB" w:rsidRDefault="00373713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="00A02FF0"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8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014EBE5" w14:textId="3743C013" w:rsidR="00A02FF0" w:rsidRPr="00F47AD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DAA8FE1" w14:textId="6601A54D" w:rsidR="00A02FF0" w:rsidRPr="00F47AD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066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(</w:t>
            </w:r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059</w:t>
            </w:r>
            <w:proofErr w:type="gram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,</w:t>
            </w:r>
            <w:proofErr w:type="gramEnd"/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.073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</w:tr>
      <w:tr w:rsidR="00A02FF0" w:rsidRPr="00AB547D" w14:paraId="74C63078" w14:textId="77777777" w:rsidTr="002A01C7">
        <w:trPr>
          <w:trHeight w:val="276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B88940" w14:textId="400B931C" w:rsidR="00A02FF0" w:rsidRPr="001E4D2B" w:rsidRDefault="00A02FF0" w:rsidP="00A02FF0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T2-T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FC68DD" w14:textId="6B84FFD9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486.64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4FD39A" w14:textId="15B6EACD" w:rsidR="00A02FF0" w:rsidRPr="00690976" w:rsidRDefault="00A02FF0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1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B75BBAB" w14:textId="787144AB" w:rsidR="00A02FF0" w:rsidRPr="00555103" w:rsidRDefault="00373713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0</w:t>
            </w:r>
            <w:r w:rsidR="00A02FF0" w:rsidRPr="0007466F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.89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AD91B8" w14:textId="38C70046" w:rsidR="00A02FF0" w:rsidRPr="001E4D2B" w:rsidRDefault="00373713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  <w:r w:rsidR="00A02FF0"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87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BC30C4" w14:textId="3D2C772A" w:rsidR="00A02FF0" w:rsidRPr="001E4D2B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13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A7787D" w14:textId="25E53A7D" w:rsidR="00A02FF0" w:rsidRPr="00AB547D" w:rsidRDefault="00A02FF0" w:rsidP="000D4973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>.077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(.070</w:t>
            </w:r>
            <w:proofErr w:type="gramStart"/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,</w:t>
            </w:r>
            <w:proofErr w:type="gramEnd"/>
            <w:r w:rsidRPr="0007466F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.083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</w:tr>
      <w:tr w:rsidR="00E67296" w:rsidRPr="00EF56F2" w14:paraId="4AFA7684" w14:textId="77777777" w:rsidTr="00E67296">
        <w:trPr>
          <w:trHeight w:val="653"/>
        </w:trPr>
        <w:tc>
          <w:tcPr>
            <w:tcW w:w="0" w:type="auto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3E5C5C" w14:textId="1BDB83CE" w:rsidR="00E67296" w:rsidRPr="00045264" w:rsidRDefault="00E67296" w:rsidP="00E67296">
            <w:pPr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</w:pPr>
            <w:r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Note.</w:t>
            </w:r>
            <w:r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A02FF0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Extraversion is analyzed with </w:t>
            </w:r>
            <w:r w:rsidR="005F3B55" w:rsidRPr="0080277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Latent Difference Score Models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</w:t>
            </w:r>
            <w:r w:rsidR="005F3B55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T1= Time 1; T2= Time 2;</w:t>
            </w:r>
            <w:r w:rsidR="005F3B55" w:rsidRPr="00FB4DA1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T3= Time 3</w:t>
            </w:r>
            <w:r w:rsidR="005F3B55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>;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5F3B55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X²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= chi-square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</w:t>
            </w:r>
            <w:proofErr w:type="spellStart"/>
            <w:r w:rsidR="005F3B55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df</w:t>
            </w:r>
            <w:proofErr w:type="spellEnd"/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=</w:t>
            </w:r>
            <w:r w:rsidR="005F3B55"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 xml:space="preserve">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degrees of freedom; CFI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=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C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omparative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F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it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I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ndex;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TLI=</w:t>
            </w:r>
            <w:r w:rsidR="005F3B55" w:rsidRPr="00802774">
              <w:rPr>
                <w:lang w:val="en-US"/>
              </w:rPr>
              <w:t xml:space="preserve"> </w:t>
            </w:r>
            <w:r w:rsidR="005F3B55" w:rsidRPr="0080277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Tucker-Lewis index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; SRMR= </w:t>
            </w:r>
            <w:r w:rsidR="005F3B55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Standardized Root Mean Square Residual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;</w:t>
            </w:r>
            <w:r w:rsidR="005F3B55" w:rsidRPr="00B9740A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RMSEA=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R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oot-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M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ean-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S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quare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E</w:t>
            </w:r>
            <w:r w:rsidR="005F3B55"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rror of </w:t>
            </w:r>
            <w:r w:rsidR="005F3B55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>Approximation; M</w:t>
            </w:r>
            <w:r w:rsidR="005F3B55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odels are corrected for cohort, education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level</w:t>
            </w:r>
            <w:r w:rsidR="003C15C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participant, age and </w:t>
            </w:r>
            <w:r w:rsidR="005F3B55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parents</w:t>
            </w:r>
            <w:r w:rsidR="003C15C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’ education level</w:t>
            </w:r>
            <w:r w:rsidR="005F3B55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.</w:t>
            </w:r>
          </w:p>
          <w:p w14:paraId="5D6A1D7F" w14:textId="0BFDE335" w:rsidR="00E67296" w:rsidRPr="00045264" w:rsidRDefault="00A02FF0" w:rsidP="00A02FF0">
            <w:pPr>
              <w:tabs>
                <w:tab w:val="left" w:pos="1260"/>
              </w:tabs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ab/>
            </w:r>
          </w:p>
        </w:tc>
      </w:tr>
    </w:tbl>
    <w:p w14:paraId="2B4531CB" w14:textId="7307744C" w:rsidR="00A02FF0" w:rsidRDefault="00A02FF0" w:rsidP="00420064">
      <w:pPr>
        <w:spacing w:line="480" w:lineRule="auto"/>
        <w:ind w:firstLine="708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p w14:paraId="00056C2B" w14:textId="77777777" w:rsidR="00A02FF0" w:rsidRDefault="00A02FF0">
      <w:pPr>
        <w:rPr>
          <w:rFonts w:ascii="Times New Roman" w:eastAsia="SimSun" w:hAnsi="Times New Roman" w:cs="Times New Roman"/>
          <w:sz w:val="24"/>
          <w:szCs w:val="24"/>
          <w:lang w:val="en-US"/>
        </w:rPr>
      </w:pPr>
      <w:r>
        <w:rPr>
          <w:rFonts w:ascii="Times New Roman" w:eastAsia="SimSun" w:hAnsi="Times New Roman" w:cs="Times New Roman"/>
          <w:sz w:val="24"/>
          <w:szCs w:val="24"/>
          <w:lang w:val="en-US"/>
        </w:rPr>
        <w:br w:type="page"/>
      </w:r>
    </w:p>
    <w:p w14:paraId="574AFE37" w14:textId="77777777" w:rsidR="00E67296" w:rsidRDefault="00E67296" w:rsidP="00420064">
      <w:pPr>
        <w:spacing w:line="480" w:lineRule="auto"/>
        <w:ind w:firstLine="708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tbl>
      <w:tblPr>
        <w:tblStyle w:val="TableGridLight1"/>
        <w:tblpPr w:leftFromText="141" w:rightFromText="141" w:vertAnchor="text" w:tblpY="1"/>
        <w:tblOverlap w:val="never"/>
        <w:tblW w:w="11199" w:type="dxa"/>
        <w:tblLayout w:type="fixed"/>
        <w:tblLook w:val="04A0" w:firstRow="1" w:lastRow="0" w:firstColumn="1" w:lastColumn="0" w:noHBand="0" w:noVBand="1"/>
      </w:tblPr>
      <w:tblGrid>
        <w:gridCol w:w="2694"/>
        <w:gridCol w:w="1063"/>
        <w:gridCol w:w="1063"/>
        <w:gridCol w:w="1063"/>
        <w:gridCol w:w="1063"/>
        <w:gridCol w:w="1063"/>
        <w:gridCol w:w="1063"/>
        <w:gridCol w:w="1063"/>
        <w:gridCol w:w="1064"/>
      </w:tblGrid>
      <w:tr w:rsidR="00A02FF0" w:rsidRPr="00EF56F2" w14:paraId="3D2489F2" w14:textId="77777777" w:rsidTr="002A01C7">
        <w:trPr>
          <w:cantSplit/>
          <w:trHeight w:val="228"/>
        </w:trPr>
        <w:tc>
          <w:tcPr>
            <w:tcW w:w="11199" w:type="dxa"/>
            <w:gridSpan w:val="9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27168B" w14:textId="62F47651" w:rsidR="00A02FF0" w:rsidRPr="001E4D2B" w:rsidRDefault="00A02FF0" w:rsidP="002A01C7">
            <w:pPr>
              <w:spacing w:line="360" w:lineRule="auto"/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1E4D2B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 xml:space="preserve">Table </w:t>
            </w:r>
            <w:r w:rsidR="004E016D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  <w:t>5</w:t>
            </w:r>
          </w:p>
          <w:p w14:paraId="7E988B4A" w14:textId="7369960C" w:rsidR="00A02FF0" w:rsidRPr="00232F48" w:rsidRDefault="00A9471A" w:rsidP="00A9471A">
            <w:pPr>
              <w:spacing w:line="360" w:lineRule="auto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Growth P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arameters for Latent Growth Curve Models for the </w:t>
            </w: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C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 xml:space="preserve">ombined </w:t>
            </w:r>
            <w:r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Semi- and Transition G</w:t>
            </w:r>
            <w:r w:rsidR="002A01C7"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  <w:lang w:val="en-US"/>
              </w:rPr>
              <w:t>roup (N=613)</w:t>
            </w:r>
          </w:p>
        </w:tc>
      </w:tr>
      <w:tr w:rsidR="00A02FF0" w:rsidRPr="00086599" w14:paraId="31430313" w14:textId="77777777" w:rsidTr="002A01C7">
        <w:trPr>
          <w:cantSplit/>
          <w:trHeight w:val="228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CCF0B1" w14:textId="77777777" w:rsidR="00A02FF0" w:rsidRPr="00FC5BD1" w:rsidRDefault="00A02FF0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505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A3A7FBA" w14:textId="77777777" w:rsidR="00A02FF0" w:rsidRPr="00FC5BD1" w:rsidRDefault="00A02FF0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 w:rsidRPr="00FC5BD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Growth parameters</w:t>
            </w:r>
          </w:p>
        </w:tc>
      </w:tr>
      <w:tr w:rsidR="00A02FF0" w:rsidRPr="00086599" w14:paraId="37BCA9C4" w14:textId="77777777" w:rsidTr="002A01C7">
        <w:trPr>
          <w:cantSplit/>
          <w:trHeight w:val="228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D9B728" w14:textId="77777777" w:rsidR="00A02FF0" w:rsidRPr="00FC5BD1" w:rsidRDefault="00A02FF0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252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546FC5" w14:textId="77777777" w:rsidR="00A02FF0" w:rsidRPr="00FC5BD1" w:rsidRDefault="00A02FF0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Intercept</w:t>
            </w:r>
          </w:p>
        </w:tc>
        <w:tc>
          <w:tcPr>
            <w:tcW w:w="4253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50A452" w14:textId="77777777" w:rsidR="00A02FF0" w:rsidRPr="00FC5BD1" w:rsidRDefault="00A02FF0" w:rsidP="002A01C7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Slope</w:t>
            </w:r>
          </w:p>
        </w:tc>
      </w:tr>
      <w:tr w:rsidR="00A02FF0" w:rsidRPr="00086599" w14:paraId="25D51CD0" w14:textId="77777777" w:rsidTr="002A01C7">
        <w:trPr>
          <w:cantSplit/>
          <w:trHeight w:val="228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9A516" w14:textId="77777777" w:rsidR="00A02FF0" w:rsidRPr="00FC5BD1" w:rsidRDefault="00A02FF0" w:rsidP="002A01C7">
            <w:pPr>
              <w:spacing w:line="360" w:lineRule="auto"/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1CF1182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FDFA43B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1AC5CE1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σ²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C73D75D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319EA65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M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0441F5D8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  <w:tc>
          <w:tcPr>
            <w:tcW w:w="106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1810814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/>
              </w:rPr>
              <w:t>σ²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E1FD256" w14:textId="77777777" w:rsidR="00A02FF0" w:rsidRPr="00A343BD" w:rsidRDefault="00A02FF0" w:rsidP="000D497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A343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p</w:t>
            </w:r>
          </w:p>
        </w:tc>
      </w:tr>
      <w:tr w:rsidR="000C27FE" w:rsidRPr="001E4D2B" w14:paraId="1F6F00F5" w14:textId="77777777" w:rsidTr="002A01C7">
        <w:trPr>
          <w:trHeight w:val="276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BBF1CDE" w14:textId="0D365B90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Conscientiousness</w:t>
            </w:r>
            <w:proofErr w:type="spellEnd"/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DC37186" w14:textId="79635536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754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</w:tcPr>
          <w:p w14:paraId="7DE70BB3" w14:textId="5F459DCC" w:rsidR="000C27FE" w:rsidRPr="00C80421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23B8D321" w14:textId="22D623D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102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</w:tcPr>
          <w:p w14:paraId="048871A2" w14:textId="0CC3770D" w:rsidR="000C27FE" w:rsidRDefault="000C27FE" w:rsidP="000D4973">
            <w:pPr>
              <w:jc w:val="center"/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17C02C3" w14:textId="31BB9B2B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13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0D829B14" w14:textId="1B237E3F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29</w:t>
            </w:r>
          </w:p>
        </w:tc>
        <w:tc>
          <w:tcPr>
            <w:tcW w:w="1063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684167F" w14:textId="3FADD1CC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5</w:t>
            </w:r>
          </w:p>
        </w:tc>
        <w:tc>
          <w:tcPr>
            <w:tcW w:w="1064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745FEF5F" w14:textId="0E4984B9" w:rsidR="000C27FE" w:rsidRPr="001E4D2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5C49F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82</w:t>
            </w:r>
          </w:p>
        </w:tc>
      </w:tr>
      <w:tr w:rsidR="000C27FE" w:rsidRPr="001E4D2B" w14:paraId="7587E493" w14:textId="77777777" w:rsidTr="002A01C7">
        <w:trPr>
          <w:trHeight w:val="2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0846AC9" w14:textId="7CDAB282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3E7B41">
              <w:rPr>
                <w:rFonts w:ascii="Times New Roman" w:eastAsia="Calibri" w:hAnsi="Times New Roman" w:cs="Times New Roman"/>
                <w:sz w:val="24"/>
                <w:szCs w:val="24"/>
              </w:rPr>
              <w:t>Agreeableness</w:t>
            </w:r>
            <w:proofErr w:type="spellEnd"/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730141D6" w14:textId="6CFF202E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981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12479E04" w14:textId="41BADC54" w:rsidR="000C27FE" w:rsidRPr="005F1453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6085B46D" w14:textId="0A566158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42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0467A38D" w14:textId="38A35B9B" w:rsidR="000C27FE" w:rsidRPr="005F1453" w:rsidRDefault="000C27FE" w:rsidP="000D4973">
            <w:pPr>
              <w:jc w:val="center"/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16FA058F" w14:textId="053C973E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.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60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10B3EE4F" w14:textId="148AD94E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02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61C9F861" w14:textId="3CA5CCC7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.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01</w:t>
            </w:r>
          </w:p>
        </w:tc>
        <w:tc>
          <w:tcPr>
            <w:tcW w:w="1064" w:type="dxa"/>
            <w:tcBorders>
              <w:left w:val="nil"/>
              <w:right w:val="nil"/>
            </w:tcBorders>
            <w:vAlign w:val="bottom"/>
          </w:tcPr>
          <w:p w14:paraId="1C4A9D79" w14:textId="199CEBE0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</w:t>
            </w:r>
          </w:p>
        </w:tc>
      </w:tr>
      <w:tr w:rsidR="000C27FE" w:rsidRPr="001E4D2B" w14:paraId="3C345C8D" w14:textId="77777777" w:rsidTr="002A01C7">
        <w:trPr>
          <w:trHeight w:val="2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7958CF63" w14:textId="3411B5D6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Emotional</w:t>
            </w:r>
            <w:proofErr w:type="spellEnd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Stability</w:t>
            </w:r>
            <w:proofErr w:type="spellEnd"/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5F19100F" w14:textId="267994D5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3.386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5F89FC78" w14:textId="6DFE2205" w:rsidR="000C27FE" w:rsidRPr="005F1453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4BA76C72" w14:textId="2EE12577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762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70F83DFC" w14:textId="496C1C6B" w:rsidR="000C27FE" w:rsidRPr="005F1453" w:rsidRDefault="000C27FE" w:rsidP="000D4973">
            <w:pPr>
              <w:jc w:val="center"/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7E6ECDF3" w14:textId="0082D81B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36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7BDFE892" w14:textId="2DBF4F5E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172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57EA2EA3" w14:textId="3707ADDD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13</w:t>
            </w:r>
          </w:p>
        </w:tc>
        <w:tc>
          <w:tcPr>
            <w:tcW w:w="1064" w:type="dxa"/>
            <w:tcBorders>
              <w:left w:val="nil"/>
              <w:right w:val="nil"/>
            </w:tcBorders>
            <w:vAlign w:val="bottom"/>
          </w:tcPr>
          <w:p w14:paraId="4E0BF7F5" w14:textId="35756D1F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082</w:t>
            </w:r>
          </w:p>
        </w:tc>
      </w:tr>
      <w:tr w:rsidR="000C27FE" w:rsidRPr="001E4D2B" w14:paraId="480EF6CD" w14:textId="77777777" w:rsidTr="002A01C7">
        <w:trPr>
          <w:trHeight w:val="2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3FCF724D" w14:textId="30934F97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1E4D2B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Openness</w:t>
            </w:r>
            <w:proofErr w:type="spellEnd"/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1460CF17" w14:textId="1E6121A2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3.725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60F55409" w14:textId="538AFF6D" w:rsidR="000C27FE" w:rsidRPr="005F1453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3EA5BD54" w14:textId="0E671E6D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661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775D141B" w14:textId="1675C82D" w:rsidR="000C27FE" w:rsidRPr="005F1453" w:rsidRDefault="000C27FE" w:rsidP="000D4973">
            <w:pPr>
              <w:jc w:val="center"/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48D952C8" w14:textId="36A9283A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65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5449AFFA" w14:textId="1F548E4F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444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29F0E42F" w14:textId="798D266A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0</w:t>
            </w: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14</w:t>
            </w:r>
          </w:p>
        </w:tc>
        <w:tc>
          <w:tcPr>
            <w:tcW w:w="1064" w:type="dxa"/>
            <w:tcBorders>
              <w:left w:val="nil"/>
              <w:right w:val="nil"/>
            </w:tcBorders>
            <w:vAlign w:val="bottom"/>
          </w:tcPr>
          <w:p w14:paraId="196EBB2A" w14:textId="74E815C6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F47ADB"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  <w:t>.023</w:t>
            </w:r>
          </w:p>
        </w:tc>
      </w:tr>
      <w:tr w:rsidR="000C27FE" w:rsidRPr="001E4D2B" w14:paraId="42BAF748" w14:textId="77777777" w:rsidTr="00284C35">
        <w:trPr>
          <w:trHeight w:val="2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A2AC27A" w14:textId="5BA41570" w:rsidR="000C27FE" w:rsidRPr="001E4D2B" w:rsidRDefault="000C27FE" w:rsidP="000C27FE">
            <w:pP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</w:pPr>
            <w:r w:rsidRPr="00AB547D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</w:t>
            </w: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 xml:space="preserve"> T1-T2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2573695C" w14:textId="500D5F8B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051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579DBA40" w14:textId="3F8D1614" w:rsidR="000C27FE" w:rsidRPr="00306AB6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58FEFC32" w14:textId="2506E70F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07466F">
              <w:rPr>
                <w:rFonts w:ascii="Times New Roman" w:hAnsi="Times New Roman" w:cs="Times New Roman"/>
                <w:sz w:val="24"/>
                <w:szCs w:val="24"/>
              </w:rPr>
              <w:t>.994</w:t>
            </w:r>
          </w:p>
        </w:tc>
        <w:tc>
          <w:tcPr>
            <w:tcW w:w="1063" w:type="dxa"/>
            <w:tcBorders>
              <w:left w:val="nil"/>
              <w:right w:val="nil"/>
            </w:tcBorders>
          </w:tcPr>
          <w:p w14:paraId="491DE6ED" w14:textId="2294CBCB" w:rsidR="000C27FE" w:rsidRPr="00113442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1B30E6FE" w14:textId="1278F731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58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3E1A7065" w14:textId="09E43948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444</w:t>
            </w:r>
          </w:p>
        </w:tc>
        <w:tc>
          <w:tcPr>
            <w:tcW w:w="1063" w:type="dxa"/>
            <w:tcBorders>
              <w:left w:val="nil"/>
              <w:right w:val="nil"/>
            </w:tcBorders>
            <w:vAlign w:val="bottom"/>
          </w:tcPr>
          <w:p w14:paraId="1756AF88" w14:textId="6F250065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379</w:t>
            </w:r>
          </w:p>
        </w:tc>
        <w:tc>
          <w:tcPr>
            <w:tcW w:w="1064" w:type="dxa"/>
            <w:tcBorders>
              <w:left w:val="nil"/>
              <w:right w:val="nil"/>
            </w:tcBorders>
          </w:tcPr>
          <w:p w14:paraId="7398A9E7" w14:textId="415AEC02" w:rsidR="000C27FE" w:rsidRPr="00F47ADB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44D1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0C27FE" w:rsidRPr="00232F48" w14:paraId="520F6918" w14:textId="77777777" w:rsidTr="00284C35">
        <w:trPr>
          <w:trHeight w:val="276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011EE753" w14:textId="4227956C" w:rsidR="000C27FE" w:rsidRPr="001E4D2B" w:rsidRDefault="000C27FE" w:rsidP="000C27FE">
            <w:pPr>
              <w:rPr>
                <w:rFonts w:ascii="Times New Roman" w:eastAsia="Calibri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Extraversion T2-T3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  <w:vAlign w:val="bottom"/>
          </w:tcPr>
          <w:p w14:paraId="199D0E42" w14:textId="1E127089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4.288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</w:tcPr>
          <w:p w14:paraId="3938A8CF" w14:textId="581CEA95" w:rsidR="000C27FE" w:rsidRPr="005F1453" w:rsidRDefault="000C27FE" w:rsidP="000D497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7E9A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  <w:vAlign w:val="bottom"/>
          </w:tcPr>
          <w:p w14:paraId="4DB0E055" w14:textId="4473E8FF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1.044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</w:tcPr>
          <w:p w14:paraId="159AF7D8" w14:textId="68603882" w:rsidR="000C27FE" w:rsidRPr="005F1453" w:rsidRDefault="000C27FE" w:rsidP="000D4973">
            <w:pPr>
              <w:jc w:val="center"/>
            </w:pPr>
            <w:r w:rsidRPr="00A67631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  <w:vAlign w:val="bottom"/>
          </w:tcPr>
          <w:p w14:paraId="7522E093" w14:textId="45AFC1A2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-</w:t>
            </w: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289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  <w:vAlign w:val="bottom"/>
          </w:tcPr>
          <w:p w14:paraId="560E4FB4" w14:textId="137624B3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08</w:t>
            </w:r>
          </w:p>
        </w:tc>
        <w:tc>
          <w:tcPr>
            <w:tcW w:w="1063" w:type="dxa"/>
            <w:tcBorders>
              <w:left w:val="nil"/>
              <w:bottom w:val="nil"/>
              <w:right w:val="nil"/>
            </w:tcBorders>
            <w:vAlign w:val="bottom"/>
          </w:tcPr>
          <w:p w14:paraId="7E14803B" w14:textId="02A42B7D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0</w:t>
            </w:r>
            <w:r w:rsidRPr="0007466F">
              <w:rPr>
                <w:rFonts w:ascii="Times New Roman" w:eastAsia="Calibri" w:hAnsi="Times New Roman" w:cs="Times New Roman"/>
                <w:color w:val="000000"/>
                <w:sz w:val="24"/>
                <w:szCs w:val="24"/>
              </w:rPr>
              <w:t>.691</w:t>
            </w:r>
          </w:p>
        </w:tc>
        <w:tc>
          <w:tcPr>
            <w:tcW w:w="1064" w:type="dxa"/>
            <w:tcBorders>
              <w:left w:val="nil"/>
              <w:bottom w:val="nil"/>
              <w:right w:val="nil"/>
            </w:tcBorders>
          </w:tcPr>
          <w:p w14:paraId="73886173" w14:textId="4E64C006" w:rsidR="000C27FE" w:rsidRPr="005F1453" w:rsidRDefault="000C27FE" w:rsidP="000D4973">
            <w:pPr>
              <w:jc w:val="center"/>
              <w:rPr>
                <w:rFonts w:ascii="Times New Roman" w:eastAsia="Calibri" w:hAnsi="Times New Roman" w:cs="Times New Roman"/>
                <w:color w:val="000000"/>
                <w:sz w:val="24"/>
                <w:szCs w:val="24"/>
                <w:lang w:val="en-US"/>
              </w:rPr>
            </w:pPr>
            <w:r w:rsidRPr="00B44D16">
              <w:rPr>
                <w:rFonts w:ascii="Times New Roman" w:eastAsia="Calibri" w:hAnsi="Times New Roman" w:cs="Times New Roman"/>
                <w:sz w:val="24"/>
                <w:szCs w:val="24"/>
                <w:lang w:val="en-US"/>
              </w:rPr>
              <w:t>&lt;.001</w:t>
            </w:r>
          </w:p>
        </w:tc>
      </w:tr>
      <w:tr w:rsidR="00A02FF0" w:rsidRPr="00EF56F2" w14:paraId="08440800" w14:textId="77777777" w:rsidTr="002A01C7">
        <w:trPr>
          <w:trHeight w:val="653"/>
        </w:trPr>
        <w:tc>
          <w:tcPr>
            <w:tcW w:w="11199" w:type="dxa"/>
            <w:gridSpan w:val="9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3FA259" w14:textId="19054684" w:rsidR="00A02FF0" w:rsidRPr="001E4D2B" w:rsidRDefault="00A02FF0" w:rsidP="000C27FE">
            <w:pP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/>
              </w:rPr>
            </w:pPr>
            <w:r w:rsidRPr="00045264">
              <w:rPr>
                <w:rFonts w:ascii="Times New Roman" w:eastAsia="Calibri" w:hAnsi="Times New Roman" w:cs="Times New Roman"/>
                <w:i/>
                <w:sz w:val="20"/>
                <w:szCs w:val="24"/>
                <w:lang w:val="en-US"/>
              </w:rPr>
              <w:t>Note.</w:t>
            </w:r>
            <w:r w:rsidRPr="00045264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</w:t>
            </w:r>
            <w:r w:rsidR="002A01C7" w:rsidRPr="00563DAD">
              <w:rPr>
                <w:rFonts w:ascii="Times New Roman" w:eastAsia="Calibri" w:hAnsi="Times New Roman" w:cs="Times New Roman"/>
                <w:sz w:val="20"/>
                <w:szCs w:val="24"/>
                <w:lang w:val="en-US"/>
              </w:rPr>
              <w:t xml:space="preserve"> Extraversion is analyzed with Latent Difference Score Models;</w:t>
            </w:r>
            <w:r w:rsidR="002A01C7" w:rsidRPr="00563DAD">
              <w:rPr>
                <w:rFonts w:ascii="Times New Roman" w:eastAsia="Calibri" w:hAnsi="Times New Roman" w:cs="Times New Roman"/>
                <w:color w:val="000000"/>
                <w:sz w:val="20"/>
                <w:szCs w:val="20"/>
                <w:lang w:val="en-US"/>
              </w:rPr>
              <w:t xml:space="preserve"> T1= Time 1; T2= Time 2; T3= Time 3;</w:t>
            </w:r>
            <w:r w:rsidR="002A01C7" w:rsidRPr="00563DAD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 M= mean; </w:t>
            </w:r>
            <w:r w:rsidR="002A01C7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4"/>
                <w:lang w:val="en-US"/>
              </w:rPr>
              <w:t>p</w:t>
            </w:r>
            <w:r w:rsidR="002A01C7" w:rsidRPr="00563DAD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= p-value; 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σ² = variance; </w:t>
            </w:r>
            <w:r w:rsidR="002A01C7" w:rsidRPr="00563DAD">
              <w:rPr>
                <w:rFonts w:ascii="Times New Roman" w:eastAsia="Times New Roman" w:hAnsi="Times New Roman" w:cs="Times New Roman"/>
                <w:iCs/>
                <w:color w:val="000000"/>
                <w:sz w:val="20"/>
                <w:szCs w:val="24"/>
                <w:lang w:val="en-US"/>
              </w:rPr>
              <w:t xml:space="preserve">slope 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σ² of agree</w:t>
            </w:r>
            <w:r w:rsidR="007A2EF6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ableness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was fixed at .001, therefore the p-value could not be estimated</w:t>
            </w:r>
            <w:r w:rsidR="002A01C7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; M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odels are corrected for cohort, education </w:t>
            </w:r>
            <w:r w:rsidR="00BC148E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level 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participant, age and parents</w:t>
            </w:r>
            <w:r w:rsidR="00A9471A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’ </w:t>
            </w:r>
            <w:r w:rsidR="00A9471A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education</w:t>
            </w:r>
            <w:r w:rsidR="00A9471A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 xml:space="preserve"> level</w:t>
            </w:r>
            <w:r w:rsidR="002A01C7" w:rsidRPr="00563DAD">
              <w:rPr>
                <w:rFonts w:ascii="Times New Roman" w:eastAsia="Times New Roman" w:hAnsi="Times New Roman" w:cs="Times New Roman"/>
                <w:color w:val="000000"/>
                <w:sz w:val="20"/>
                <w:szCs w:val="24"/>
                <w:lang w:val="en-US"/>
              </w:rPr>
              <w:t>.</w:t>
            </w:r>
          </w:p>
        </w:tc>
      </w:tr>
    </w:tbl>
    <w:p w14:paraId="18940241" w14:textId="77777777" w:rsidR="00E67296" w:rsidRPr="00BE66D2" w:rsidRDefault="00E67296" w:rsidP="00A02FF0">
      <w:pPr>
        <w:spacing w:line="480" w:lineRule="auto"/>
        <w:jc w:val="both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p w14:paraId="7B5F2DCF" w14:textId="54674C7A" w:rsidR="00CE302B" w:rsidRDefault="00CE302B" w:rsidP="00BE66D2">
      <w:pPr>
        <w:spacing w:line="480" w:lineRule="auto"/>
        <w:rPr>
          <w:rFonts w:ascii="Times New Roman" w:eastAsia="SimSun" w:hAnsi="Times New Roman" w:cs="Times New Roman"/>
          <w:sz w:val="24"/>
          <w:szCs w:val="24"/>
          <w:lang w:val="en-US"/>
        </w:rPr>
      </w:pPr>
    </w:p>
    <w:sectPr w:rsidR="00CE302B" w:rsidSect="00D36205">
      <w:type w:val="continuous"/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BDBBF0F" w14:textId="77777777" w:rsidR="00504DB8" w:rsidRDefault="00504DB8" w:rsidP="0013423D">
      <w:pPr>
        <w:spacing w:after="0" w:line="240" w:lineRule="auto"/>
      </w:pPr>
      <w:r>
        <w:separator/>
      </w:r>
    </w:p>
  </w:endnote>
  <w:endnote w:type="continuationSeparator" w:id="0">
    <w:p w14:paraId="0B8AE0E7" w14:textId="77777777" w:rsidR="00504DB8" w:rsidRDefault="00504DB8" w:rsidP="001342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2939110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602503" w14:textId="087F951A" w:rsidR="00EF56F2" w:rsidRDefault="00EF56F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4314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C0FC257" w14:textId="77777777" w:rsidR="00EF56F2" w:rsidRDefault="00EF56F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537CAE4" w14:textId="77777777" w:rsidR="00504DB8" w:rsidRDefault="00504DB8" w:rsidP="0013423D">
      <w:pPr>
        <w:spacing w:after="0" w:line="240" w:lineRule="auto"/>
      </w:pPr>
      <w:r>
        <w:separator/>
      </w:r>
    </w:p>
  </w:footnote>
  <w:footnote w:type="continuationSeparator" w:id="0">
    <w:p w14:paraId="446F238B" w14:textId="77777777" w:rsidR="00504DB8" w:rsidRDefault="00504DB8" w:rsidP="0013423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6F00F3F"/>
    <w:multiLevelType w:val="hybridMultilevel"/>
    <w:tmpl w:val="51522EB6"/>
    <w:lvl w:ilvl="0" w:tplc="0413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9zapzfbfpp9feapw1p020ataepap0xepfp&quot;&gt;onderzoek&lt;record-ids&gt;&lt;item&gt;11&lt;/item&gt;&lt;item&gt;26&lt;/item&gt;&lt;item&gt;47&lt;/item&gt;&lt;/record-ids&gt;&lt;/item&gt;&lt;/Libraries&gt;"/>
  </w:docVars>
  <w:rsids>
    <w:rsidRoot w:val="00372D38"/>
    <w:rsid w:val="0003052A"/>
    <w:rsid w:val="000C27FE"/>
    <w:rsid w:val="000D4973"/>
    <w:rsid w:val="001249B2"/>
    <w:rsid w:val="001341A0"/>
    <w:rsid w:val="0013423D"/>
    <w:rsid w:val="00144100"/>
    <w:rsid w:val="00194DF8"/>
    <w:rsid w:val="001E60F4"/>
    <w:rsid w:val="001E79CE"/>
    <w:rsid w:val="0028127A"/>
    <w:rsid w:val="0028345D"/>
    <w:rsid w:val="00284C35"/>
    <w:rsid w:val="00296EAE"/>
    <w:rsid w:val="002A01C7"/>
    <w:rsid w:val="002A174E"/>
    <w:rsid w:val="002E1831"/>
    <w:rsid w:val="002F670D"/>
    <w:rsid w:val="00372D38"/>
    <w:rsid w:val="00373713"/>
    <w:rsid w:val="00385D09"/>
    <w:rsid w:val="003C15CE"/>
    <w:rsid w:val="003E5B20"/>
    <w:rsid w:val="0040642F"/>
    <w:rsid w:val="00420064"/>
    <w:rsid w:val="00420477"/>
    <w:rsid w:val="00441AC9"/>
    <w:rsid w:val="004446AC"/>
    <w:rsid w:val="004807D2"/>
    <w:rsid w:val="004A252D"/>
    <w:rsid w:val="004E016D"/>
    <w:rsid w:val="004F7ECF"/>
    <w:rsid w:val="00504DB8"/>
    <w:rsid w:val="0053181B"/>
    <w:rsid w:val="00566862"/>
    <w:rsid w:val="00574E8B"/>
    <w:rsid w:val="005831DD"/>
    <w:rsid w:val="005A0475"/>
    <w:rsid w:val="005A5885"/>
    <w:rsid w:val="005F3B55"/>
    <w:rsid w:val="005F5500"/>
    <w:rsid w:val="00614314"/>
    <w:rsid w:val="006155D2"/>
    <w:rsid w:val="00674C20"/>
    <w:rsid w:val="006815E8"/>
    <w:rsid w:val="006F215E"/>
    <w:rsid w:val="00710839"/>
    <w:rsid w:val="007A0CEA"/>
    <w:rsid w:val="007A2EF6"/>
    <w:rsid w:val="007A7C46"/>
    <w:rsid w:val="007F48E4"/>
    <w:rsid w:val="00802BE4"/>
    <w:rsid w:val="008C1290"/>
    <w:rsid w:val="008F58EF"/>
    <w:rsid w:val="009009BF"/>
    <w:rsid w:val="00974DBD"/>
    <w:rsid w:val="00981620"/>
    <w:rsid w:val="00A02FF0"/>
    <w:rsid w:val="00A250B0"/>
    <w:rsid w:val="00A2697D"/>
    <w:rsid w:val="00A610A8"/>
    <w:rsid w:val="00A9471A"/>
    <w:rsid w:val="00AD00A8"/>
    <w:rsid w:val="00B41440"/>
    <w:rsid w:val="00B724E4"/>
    <w:rsid w:val="00B864A9"/>
    <w:rsid w:val="00BC148E"/>
    <w:rsid w:val="00BD7C88"/>
    <w:rsid w:val="00BE66D2"/>
    <w:rsid w:val="00C50BE4"/>
    <w:rsid w:val="00CE302B"/>
    <w:rsid w:val="00D36205"/>
    <w:rsid w:val="00D36530"/>
    <w:rsid w:val="00D77010"/>
    <w:rsid w:val="00DB4525"/>
    <w:rsid w:val="00DC14C9"/>
    <w:rsid w:val="00DC4AA6"/>
    <w:rsid w:val="00DD599E"/>
    <w:rsid w:val="00E04C44"/>
    <w:rsid w:val="00E10C4D"/>
    <w:rsid w:val="00E12B73"/>
    <w:rsid w:val="00E371B6"/>
    <w:rsid w:val="00E446CE"/>
    <w:rsid w:val="00E46B23"/>
    <w:rsid w:val="00E67296"/>
    <w:rsid w:val="00EF56F2"/>
    <w:rsid w:val="00F04523"/>
    <w:rsid w:val="00FA42EF"/>
    <w:rsid w:val="00FE1FB8"/>
    <w:rsid w:val="00FE66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1BEF57"/>
  <w15:chartTrackingRefBased/>
  <w15:docId w15:val="{82386456-C01F-4736-A6D0-FA12855173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2D38"/>
    <w:rPr>
      <w:rFonts w:ascii="Arial" w:hAnsi="Arial" w:cs="Arial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Light1">
    <w:name w:val="Table Grid Light1"/>
    <w:basedOn w:val="TableNormal"/>
    <w:uiPriority w:val="40"/>
    <w:rsid w:val="00372D38"/>
    <w:pPr>
      <w:spacing w:after="0" w:line="240" w:lineRule="auto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A42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A42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A42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42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42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A42E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42EF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E1FB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FE1FB8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FE1FB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3052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05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052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052A"/>
    <w:rPr>
      <w:rFonts w:ascii="Calibri" w:hAnsi="Calibri"/>
      <w:noProof/>
      <w:lang w:val="en-US"/>
    </w:rPr>
  </w:style>
  <w:style w:type="character" w:styleId="Emphasis">
    <w:name w:val="Emphasis"/>
    <w:basedOn w:val="DefaultParagraphFont"/>
    <w:uiPriority w:val="20"/>
    <w:qFormat/>
    <w:rsid w:val="00420064"/>
    <w:rPr>
      <w:i/>
      <w:iCs/>
    </w:rPr>
  </w:style>
  <w:style w:type="paragraph" w:styleId="Revision">
    <w:name w:val="Revision"/>
    <w:hidden/>
    <w:uiPriority w:val="99"/>
    <w:semiHidden/>
    <w:rsid w:val="00AD00A8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1342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423D"/>
    <w:rPr>
      <w:rFonts w:ascii="Arial" w:hAnsi="Arial" w:cs="Arial"/>
      <w:sz w:val="21"/>
    </w:rPr>
  </w:style>
  <w:style w:type="paragraph" w:styleId="Footer">
    <w:name w:val="footer"/>
    <w:basedOn w:val="Normal"/>
    <w:link w:val="FooterChar"/>
    <w:uiPriority w:val="99"/>
    <w:unhideWhenUsed/>
    <w:rsid w:val="0013423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423D"/>
    <w:rPr>
      <w:rFonts w:ascii="Arial" w:hAnsi="Arial" w:cs="Arial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080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sf.io/5vk3n/?view_only=85823f9e3c1a4a79bea638d13a01df35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osf.io/5vk3n/?view_only=85823f9e3c1a4a79bea638d13a01df3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7</Pages>
  <Words>2005</Words>
  <Characters>11435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ilburg University</Company>
  <LinksUpToDate>false</LinksUpToDate>
  <CharactersWithSpaces>134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. den Boer</dc:creator>
  <cp:keywords/>
  <dc:description/>
  <cp:lastModifiedBy>L. den Boer</cp:lastModifiedBy>
  <cp:revision>5</cp:revision>
  <dcterms:created xsi:type="dcterms:W3CDTF">2019-05-10T10:29:00Z</dcterms:created>
  <dcterms:modified xsi:type="dcterms:W3CDTF">2019-06-03T09:39:00Z</dcterms:modified>
</cp:coreProperties>
</file>